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3C94" w:rsidRDefault="0044715D" w:rsidP="00920FB1">
      <w:pPr>
        <w:spacing w:before="120" w:after="120" w:line="312" w:lineRule="auto"/>
        <w:jc w:val="center"/>
        <w:rPr>
          <w:sz w:val="48"/>
          <w:szCs w:val="48"/>
        </w:rPr>
      </w:pPr>
      <w:bookmarkStart w:id="0" w:name="_Toc403747457"/>
      <w:bookmarkStart w:id="1" w:name="_Toc412039297"/>
      <w:r w:rsidRPr="008D5584">
        <w:rPr>
          <w:b/>
          <w:noProof/>
          <w:lang w:eastAsia="en-AU"/>
        </w:rPr>
        <w:drawing>
          <wp:inline distT="0" distB="0" distL="0" distR="0" wp14:anchorId="124B2EB9" wp14:editId="694C272D">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920FB1" w:rsidRDefault="00920FB1" w:rsidP="00920FB1">
      <w:pPr>
        <w:spacing w:before="120" w:after="120" w:line="312" w:lineRule="auto"/>
        <w:jc w:val="center"/>
        <w:rPr>
          <w:sz w:val="48"/>
          <w:szCs w:val="48"/>
        </w:rPr>
      </w:pPr>
    </w:p>
    <w:p w:rsidR="0044715D" w:rsidRDefault="005F4D2F" w:rsidP="00A601AC">
      <w:pPr>
        <w:pStyle w:val="Heading10"/>
        <w:jc w:val="center"/>
        <w:rPr>
          <w:sz w:val="48"/>
          <w:szCs w:val="48"/>
        </w:rPr>
      </w:pPr>
      <w:r>
        <w:rPr>
          <w:sz w:val="48"/>
          <w:szCs w:val="48"/>
        </w:rPr>
        <w:t xml:space="preserve">Application </w:t>
      </w:r>
      <w:r w:rsidR="00211392">
        <w:rPr>
          <w:sz w:val="48"/>
          <w:szCs w:val="48"/>
        </w:rPr>
        <w:t>1458</w:t>
      </w:r>
      <w:r w:rsidR="00303C94">
        <w:rPr>
          <w:sz w:val="48"/>
          <w:szCs w:val="48"/>
        </w:rPr>
        <w:t>:</w:t>
      </w:r>
    </w:p>
    <w:p w:rsidR="00303C94" w:rsidRPr="00962667" w:rsidRDefault="009704A9" w:rsidP="00A601AC">
      <w:pPr>
        <w:pStyle w:val="Heading10"/>
        <w:jc w:val="center"/>
        <w:rPr>
          <w:color w:val="1F497D" w:themeColor="text2"/>
          <w:sz w:val="48"/>
          <w:szCs w:val="48"/>
        </w:rPr>
      </w:pPr>
      <w:r w:rsidRPr="00962667">
        <w:rPr>
          <w:color w:val="1F497D" w:themeColor="text2"/>
          <w:sz w:val="48"/>
          <w:szCs w:val="48"/>
        </w:rPr>
        <w:t>Non-I</w:t>
      </w:r>
      <w:r w:rsidR="00211392" w:rsidRPr="00962667">
        <w:rPr>
          <w:color w:val="1F497D" w:themeColor="text2"/>
          <w:sz w:val="48"/>
          <w:szCs w:val="48"/>
        </w:rPr>
        <w:t>nvasive Prenatal Testing (NIPT)</w:t>
      </w:r>
    </w:p>
    <w:p w:rsidR="0044715D" w:rsidRDefault="0044715D" w:rsidP="00D46C89">
      <w:pPr>
        <w:pStyle w:val="Heading10"/>
        <w:tabs>
          <w:tab w:val="left" w:pos="5613"/>
        </w:tabs>
        <w:rPr>
          <w:sz w:val="72"/>
          <w:szCs w:val="72"/>
        </w:rPr>
      </w:pPr>
    </w:p>
    <w:p w:rsidR="00D46C89" w:rsidRDefault="00D46C89" w:rsidP="003D699E">
      <w:pPr>
        <w:pStyle w:val="Heading10"/>
        <w:jc w:val="center"/>
        <w:rPr>
          <w:sz w:val="72"/>
          <w:szCs w:val="72"/>
        </w:rPr>
      </w:pPr>
      <w:r>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Version 0.1)</w:t>
      </w:r>
    </w:p>
    <w:p w:rsidR="00EE7A1F" w:rsidRPr="00606857" w:rsidRDefault="00EE7A1F" w:rsidP="00382875">
      <w:pPr>
        <w:spacing w:before="180"/>
        <w:jc w:val="center"/>
        <w:rPr>
          <w:rFonts w:ascii="Arial" w:hAnsi="Arial" w:cs="Arial"/>
          <w:b/>
          <w:sz w:val="32"/>
          <w:szCs w:val="32"/>
        </w:rPr>
      </w:pPr>
    </w:p>
    <w:p w:rsidR="007E7E23" w:rsidRDefault="007E7E23">
      <w:pPr>
        <w:rPr>
          <w:sz w:val="20"/>
          <w:szCs w:val="20"/>
        </w:rPr>
      </w:pPr>
      <w:r>
        <w:rPr>
          <w:sz w:val="20"/>
          <w:szCs w:val="20"/>
        </w:rPr>
        <w:br w:type="page"/>
      </w:r>
    </w:p>
    <w:p w:rsidR="0044715D" w:rsidRPr="00962667" w:rsidRDefault="0044715D" w:rsidP="00962667">
      <w:pPr>
        <w:pStyle w:val="Heading2"/>
      </w:pPr>
      <w:r w:rsidRPr="00962667">
        <w:lastRenderedPageBreak/>
        <w:t>Summary of PICO</w:t>
      </w:r>
      <w:r w:rsidR="00A84A56" w:rsidRPr="00962667">
        <w:t>/PPICO</w:t>
      </w:r>
      <w:r w:rsidRPr="00962667">
        <w:t xml:space="preserve"> criteria</w:t>
      </w:r>
      <w:bookmarkEnd w:id="0"/>
      <w:bookmarkEnd w:id="1"/>
      <w:r w:rsidR="00F12E59" w:rsidRPr="00962667">
        <w:t xml:space="preserve"> to define the question(s) to be addressed in an Assessment Report to the Medical Services Advisory Committee (MSAC)</w:t>
      </w:r>
    </w:p>
    <w:p w:rsidR="00E536A4" w:rsidRPr="00E536A4" w:rsidRDefault="00E536A4" w:rsidP="00E536A4">
      <w:r>
        <w:t>Population 1: Primary testing</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rimary Testing PICO"/>
        <w:tblDescription w:val="Patients: All pregnant women&#10;Prior tests: None&#10;Intervention: Non-invasive prenatal testing (NIPT) to detect genetic abnormalities by detecting trophoblastic or fetal DNA circulating in maternal blood. Not limited to any specific product.&#10;Comparator: Combined first-trimester testing (CFTS) which includes: Ultrasound for nuchal translucency (NT) at 11 to 13 completed weeks of pregnancy, Maternal serum biochemical marker evaluation (β-human chorionic gonadotrophin (β-hCG) and pregnancy associated plasma protein A (PAPP-A))&#10;Outcomes: Safety &#10;Efficacy/effectiveness: Sensitivity/specificity/positive predictive value/negative predictive value/ROC area under the curve (AUC) for Trisomy 21, Trisomy 13, Trisomy 18, Monosomy X, Other genetic conditions which are tested for (e.g. other sex chromosome aneuploidies, microdeletions), Rate of uninterpretable tests/ repeat tests required, Invasive procedures avoided (amniocentesis/CVS), Change in number of genetic consultations, Other changes occurring in ≥10% patients, Quality of life (avoidance of anxiety), Trisomy 21 cases detected/undetected, Other chromosomal abnormalities detected/undetected (Trisomy 13 &amp; 18, monosomy X)&#10;Healthcare resources: Cost of testing, Cost of counselling, Cost of first trimester ultrasound and maternal serum biomarker evaluation, Cost amniocentesis and CVS, Cost of termination, Cost of Down syndrome birth &#10;Cost-effectiveness: Cost per true positive/trisomic fetus detected, Cost per non-trisomic fetus saved&#10;Total Australian Government Healthcare costs"/>
      </w:tblPr>
      <w:tblGrid>
        <w:gridCol w:w="1858"/>
        <w:gridCol w:w="7384"/>
      </w:tblGrid>
      <w:tr w:rsidR="0044715D" w:rsidRPr="00084393" w:rsidTr="00A84A56">
        <w:trPr>
          <w:tblHeader/>
        </w:trPr>
        <w:tc>
          <w:tcPr>
            <w:tcW w:w="1005" w:type="pct"/>
            <w:tcBorders>
              <w:top w:val="single" w:sz="8" w:space="0" w:color="auto"/>
              <w:bottom w:val="single" w:sz="8" w:space="0" w:color="auto"/>
              <w:right w:val="single" w:sz="4" w:space="0" w:color="auto"/>
            </w:tcBorders>
            <w:shd w:val="clear" w:color="auto" w:fill="D9D9D9"/>
          </w:tcPr>
          <w:p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44715D" w:rsidRPr="00084393" w:rsidRDefault="0044715D" w:rsidP="001359DB">
            <w:pPr>
              <w:spacing w:before="20" w:after="20" w:line="240" w:lineRule="auto"/>
              <w:jc w:val="both"/>
              <w:rPr>
                <w:b/>
              </w:rPr>
            </w:pPr>
            <w:r>
              <w:rPr>
                <w:b/>
              </w:rPr>
              <w:t>Description</w:t>
            </w:r>
          </w:p>
        </w:tc>
      </w:tr>
      <w:tr w:rsidR="0044715D" w:rsidRPr="00084393" w:rsidTr="00A84A56">
        <w:tc>
          <w:tcPr>
            <w:tcW w:w="1005" w:type="pct"/>
            <w:tcBorders>
              <w:top w:val="single" w:sz="8" w:space="0" w:color="auto"/>
              <w:right w:val="single" w:sz="4" w:space="0" w:color="auto"/>
            </w:tcBorders>
          </w:tcPr>
          <w:p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44715D" w:rsidRPr="00F12E59" w:rsidRDefault="00211392" w:rsidP="00211392">
            <w:r>
              <w:t>All pregnant women</w:t>
            </w:r>
          </w:p>
        </w:tc>
      </w:tr>
      <w:tr w:rsidR="00A84A56" w:rsidRPr="00084393" w:rsidTr="00A84A56">
        <w:tc>
          <w:tcPr>
            <w:tcW w:w="1005" w:type="pct"/>
            <w:tcBorders>
              <w:top w:val="single" w:sz="8" w:space="0" w:color="auto"/>
              <w:right w:val="single" w:sz="4" w:space="0" w:color="auto"/>
            </w:tcBorders>
          </w:tcPr>
          <w:p w:rsidR="00F12E59" w:rsidRDefault="00F12E59" w:rsidP="00F12E59">
            <w:pPr>
              <w:spacing w:before="20" w:after="20" w:line="240" w:lineRule="auto"/>
              <w:rPr>
                <w:rFonts w:cs="Arial"/>
              </w:rPr>
            </w:pPr>
            <w:r>
              <w:rPr>
                <w:rFonts w:cs="Arial"/>
              </w:rPr>
              <w:t>Prior tests</w:t>
            </w:r>
          </w:p>
          <w:p w:rsidR="00A84A56" w:rsidRPr="00084393" w:rsidRDefault="00A84A56" w:rsidP="00F12E59">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A84A56" w:rsidRPr="00D26848" w:rsidRDefault="00E17211" w:rsidP="00E17211">
            <w:pPr>
              <w:rPr>
                <w:rFonts w:cs="Arial"/>
              </w:rPr>
            </w:pPr>
            <w:r>
              <w:t>None</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A84A56" w:rsidRDefault="00E17211" w:rsidP="00E17211">
            <w:r>
              <w:t xml:space="preserve">Non-invasive prenatal testing (NIPT) to detect genetic </w:t>
            </w:r>
            <w:r w:rsidR="00626BEA">
              <w:t>abnormalities</w:t>
            </w:r>
            <w:r>
              <w:t xml:space="preserve"> by detecting trophoblastic or </w:t>
            </w:r>
            <w:proofErr w:type="spellStart"/>
            <w:r>
              <w:t>fetal</w:t>
            </w:r>
            <w:proofErr w:type="spellEnd"/>
            <w:r>
              <w:t xml:space="preserve"> DNA circulating in maternal blood.</w:t>
            </w:r>
          </w:p>
          <w:p w:rsidR="00E17211" w:rsidRPr="00F12E59" w:rsidRDefault="009808DA" w:rsidP="00E17211">
            <w:r>
              <w:t>Not limited to any specific product.</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AF5AF2" w:rsidRDefault="00AF5AF2" w:rsidP="00AF5AF2">
            <w:r>
              <w:t>Combined first-trimester testing (CFTS) which includes:</w:t>
            </w:r>
          </w:p>
          <w:p w:rsidR="00E17211" w:rsidRDefault="00E17211" w:rsidP="00E17211">
            <w:pPr>
              <w:pStyle w:val="ListParagraph"/>
              <w:numPr>
                <w:ilvl w:val="0"/>
                <w:numId w:val="10"/>
              </w:numPr>
            </w:pPr>
            <w:r>
              <w:t>Ultrasound for nuchal translucency (NT) at 11 to 13 completed weeks of pregnancy</w:t>
            </w:r>
          </w:p>
          <w:p w:rsidR="00A84A56" w:rsidRPr="00E17211" w:rsidRDefault="00E17211" w:rsidP="00E17211">
            <w:pPr>
              <w:pStyle w:val="ListParagraph"/>
              <w:numPr>
                <w:ilvl w:val="0"/>
                <w:numId w:val="10"/>
              </w:numPr>
            </w:pPr>
            <w:r>
              <w:t xml:space="preserve">Maternal serum biochemical marker evaluation (β-human chorionic </w:t>
            </w:r>
            <w:proofErr w:type="spellStart"/>
            <w:r>
              <w:t>gonadotrophin</w:t>
            </w:r>
            <w:proofErr w:type="spellEnd"/>
            <w:r>
              <w:t xml:space="preserve"> (β-</w:t>
            </w:r>
            <w:proofErr w:type="spellStart"/>
            <w:r>
              <w:t>hCG</w:t>
            </w:r>
            <w:proofErr w:type="spellEnd"/>
            <w:r>
              <w:t>) and pregnancy associated plasma protein A (PAPP-A))</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AF5AF2" w:rsidRPr="00DC0669" w:rsidRDefault="00AF5AF2" w:rsidP="00AF5AF2">
            <w:pPr>
              <w:rPr>
                <w:u w:val="single"/>
              </w:rPr>
            </w:pPr>
            <w:r w:rsidRPr="00AF5AF2">
              <w:rPr>
                <w:u w:val="single"/>
              </w:rPr>
              <w:t>Safety</w:t>
            </w:r>
          </w:p>
          <w:p w:rsidR="00AF5AF2" w:rsidRDefault="00626BEA" w:rsidP="00DC0669">
            <w:pPr>
              <w:spacing w:after="0"/>
              <w:rPr>
                <w:u w:val="single"/>
              </w:rPr>
            </w:pPr>
            <w:r>
              <w:rPr>
                <w:u w:val="single"/>
              </w:rPr>
              <w:t>Efficacy/effectiveness</w:t>
            </w:r>
          </w:p>
          <w:p w:rsidR="00AF5AF2" w:rsidRDefault="000A0E2C" w:rsidP="00F86375">
            <w:pPr>
              <w:pStyle w:val="ListParagraph"/>
              <w:numPr>
                <w:ilvl w:val="0"/>
                <w:numId w:val="12"/>
              </w:numPr>
              <w:spacing w:after="0"/>
            </w:pPr>
            <w:r>
              <w:t>Sensitivity/s</w:t>
            </w:r>
            <w:r w:rsidR="00AF5AF2">
              <w:t>pecificity/positive predictive value/negative predictive value</w:t>
            </w:r>
            <w:r>
              <w:t>/</w:t>
            </w:r>
            <w:r w:rsidR="00F86375">
              <w:t>ROC area under the curve (AUC)  for</w:t>
            </w:r>
          </w:p>
          <w:p w:rsidR="00F86375" w:rsidRDefault="00F86375" w:rsidP="00F86375">
            <w:pPr>
              <w:pStyle w:val="ListParagraph"/>
              <w:numPr>
                <w:ilvl w:val="1"/>
                <w:numId w:val="12"/>
              </w:numPr>
              <w:spacing w:after="0"/>
            </w:pPr>
            <w:r>
              <w:t>Trisomy 21</w:t>
            </w:r>
          </w:p>
          <w:p w:rsidR="00F86375" w:rsidRDefault="00F86375" w:rsidP="00F86375">
            <w:pPr>
              <w:pStyle w:val="ListParagraph"/>
              <w:numPr>
                <w:ilvl w:val="1"/>
                <w:numId w:val="12"/>
              </w:numPr>
              <w:spacing w:after="0"/>
            </w:pPr>
            <w:r>
              <w:t>Trisomy 13</w:t>
            </w:r>
          </w:p>
          <w:p w:rsidR="00F86375" w:rsidRDefault="00F86375" w:rsidP="00F86375">
            <w:pPr>
              <w:pStyle w:val="ListParagraph"/>
              <w:numPr>
                <w:ilvl w:val="1"/>
                <w:numId w:val="12"/>
              </w:numPr>
              <w:spacing w:after="0"/>
            </w:pPr>
            <w:r>
              <w:t>Trisomy 18</w:t>
            </w:r>
          </w:p>
          <w:p w:rsidR="00F86375" w:rsidRDefault="00F86375" w:rsidP="00F86375">
            <w:pPr>
              <w:pStyle w:val="ListParagraph"/>
              <w:numPr>
                <w:ilvl w:val="1"/>
                <w:numId w:val="12"/>
              </w:numPr>
              <w:spacing w:after="0"/>
            </w:pPr>
            <w:proofErr w:type="spellStart"/>
            <w:r>
              <w:t>Monosomy</w:t>
            </w:r>
            <w:proofErr w:type="spellEnd"/>
            <w:r>
              <w:t xml:space="preserve"> X</w:t>
            </w:r>
          </w:p>
          <w:p w:rsidR="00F86375" w:rsidRDefault="00F86375" w:rsidP="00F86375">
            <w:pPr>
              <w:pStyle w:val="ListParagraph"/>
              <w:numPr>
                <w:ilvl w:val="1"/>
                <w:numId w:val="12"/>
              </w:numPr>
              <w:spacing w:after="0"/>
            </w:pPr>
            <w:r>
              <w:t xml:space="preserve">Other genetic conditions which are tested for (e.g. other sex chromosome aneuploidies, </w:t>
            </w:r>
            <w:proofErr w:type="spellStart"/>
            <w:r>
              <w:t>microdeletions</w:t>
            </w:r>
            <w:proofErr w:type="spellEnd"/>
            <w:r>
              <w:t>)</w:t>
            </w:r>
          </w:p>
          <w:p w:rsidR="00CF265E" w:rsidRDefault="00CF265E" w:rsidP="00DC0669">
            <w:pPr>
              <w:pStyle w:val="ListParagraph"/>
              <w:numPr>
                <w:ilvl w:val="0"/>
                <w:numId w:val="12"/>
              </w:numPr>
              <w:spacing w:after="0"/>
            </w:pPr>
            <w:r>
              <w:t>Rate of uninterpretable tests/ repeat tests required</w:t>
            </w:r>
          </w:p>
          <w:p w:rsidR="00CF265E" w:rsidRPr="0032225B" w:rsidRDefault="00CF265E" w:rsidP="00DC0669">
            <w:pPr>
              <w:pStyle w:val="ListParagraph"/>
              <w:numPr>
                <w:ilvl w:val="0"/>
                <w:numId w:val="12"/>
              </w:numPr>
              <w:spacing w:after="0"/>
              <w:rPr>
                <w:u w:val="single"/>
              </w:rPr>
            </w:pPr>
            <w:r>
              <w:t>Invasive procedures avoided (amniocentesis/CVS)</w:t>
            </w:r>
          </w:p>
          <w:p w:rsidR="0032225B" w:rsidRPr="00CF265E" w:rsidRDefault="0032225B" w:rsidP="00DC0669">
            <w:pPr>
              <w:pStyle w:val="ListParagraph"/>
              <w:numPr>
                <w:ilvl w:val="0"/>
                <w:numId w:val="12"/>
              </w:numPr>
              <w:spacing w:after="0"/>
              <w:rPr>
                <w:u w:val="single"/>
              </w:rPr>
            </w:pPr>
            <w:r>
              <w:t>Change in number of genetic consultations</w:t>
            </w:r>
          </w:p>
          <w:p w:rsidR="00CF265E" w:rsidRDefault="0032225B" w:rsidP="00DC0669">
            <w:pPr>
              <w:pStyle w:val="ListParagraph"/>
              <w:numPr>
                <w:ilvl w:val="0"/>
                <w:numId w:val="12"/>
              </w:numPr>
              <w:spacing w:after="0" w:line="312" w:lineRule="auto"/>
              <w:jc w:val="both"/>
              <w:rPr>
                <w:lang w:val="en-GB" w:eastAsia="ja-JP"/>
              </w:rPr>
            </w:pPr>
            <w:r>
              <w:rPr>
                <w:lang w:val="en-GB" w:eastAsia="ja-JP"/>
              </w:rPr>
              <w:t xml:space="preserve">Other changes occurring in </w:t>
            </w:r>
            <w:r>
              <w:rPr>
                <w:rFonts w:hint="eastAsia"/>
                <w:lang w:val="en-GB" w:eastAsia="ja-JP"/>
              </w:rPr>
              <w:t>≥</w:t>
            </w:r>
            <w:r>
              <w:rPr>
                <w:lang w:val="en-GB" w:eastAsia="ja-JP"/>
              </w:rPr>
              <w:t>10% patients</w:t>
            </w:r>
          </w:p>
          <w:p w:rsidR="0032225B" w:rsidRDefault="0032225B" w:rsidP="00DC0669">
            <w:pPr>
              <w:pStyle w:val="ListParagraph"/>
              <w:numPr>
                <w:ilvl w:val="0"/>
                <w:numId w:val="14"/>
              </w:numPr>
              <w:spacing w:after="0" w:line="312" w:lineRule="auto"/>
              <w:jc w:val="both"/>
              <w:rPr>
                <w:lang w:val="en-GB" w:eastAsia="ja-JP"/>
              </w:rPr>
            </w:pPr>
            <w:r>
              <w:rPr>
                <w:lang w:val="en-GB" w:eastAsia="ja-JP"/>
              </w:rPr>
              <w:t>Quality of life (avoidance of anxiety)</w:t>
            </w:r>
          </w:p>
          <w:p w:rsidR="0032225B" w:rsidRDefault="0032225B" w:rsidP="00DC0669">
            <w:pPr>
              <w:pStyle w:val="ListParagraph"/>
              <w:numPr>
                <w:ilvl w:val="0"/>
                <w:numId w:val="14"/>
              </w:numPr>
              <w:spacing w:after="0" w:line="312" w:lineRule="auto"/>
              <w:jc w:val="both"/>
              <w:rPr>
                <w:lang w:val="en-GB" w:eastAsia="ja-JP"/>
              </w:rPr>
            </w:pPr>
            <w:r>
              <w:rPr>
                <w:lang w:val="en-GB" w:eastAsia="ja-JP"/>
              </w:rPr>
              <w:t>T</w:t>
            </w:r>
            <w:r w:rsidRPr="0032225B">
              <w:rPr>
                <w:lang w:val="en-GB" w:eastAsia="ja-JP"/>
              </w:rPr>
              <w:t>risomy</w:t>
            </w:r>
            <w:r w:rsidR="00F86375">
              <w:rPr>
                <w:lang w:val="en-GB" w:eastAsia="ja-JP"/>
              </w:rPr>
              <w:t xml:space="preserve"> 21</w:t>
            </w:r>
            <w:r w:rsidRPr="0032225B">
              <w:rPr>
                <w:lang w:val="en-GB" w:eastAsia="ja-JP"/>
              </w:rPr>
              <w:t xml:space="preserve"> cases detected/undetected</w:t>
            </w:r>
          </w:p>
          <w:p w:rsidR="00F86375" w:rsidRPr="00626BEA" w:rsidRDefault="00F86375" w:rsidP="00DC0669">
            <w:pPr>
              <w:pStyle w:val="ListParagraph"/>
              <w:numPr>
                <w:ilvl w:val="0"/>
                <w:numId w:val="14"/>
              </w:numPr>
              <w:spacing w:after="0" w:line="312" w:lineRule="auto"/>
              <w:jc w:val="both"/>
              <w:rPr>
                <w:lang w:val="en-GB" w:eastAsia="ja-JP"/>
              </w:rPr>
            </w:pPr>
            <w:r>
              <w:rPr>
                <w:lang w:val="en-GB" w:eastAsia="ja-JP"/>
              </w:rPr>
              <w:t xml:space="preserve">Other chromosomal abnormalities detected/undetected (Trisomy 13 &amp; 18, </w:t>
            </w:r>
            <w:proofErr w:type="spellStart"/>
            <w:r>
              <w:rPr>
                <w:lang w:val="en-GB" w:eastAsia="ja-JP"/>
              </w:rPr>
              <w:t>monosomy</w:t>
            </w:r>
            <w:proofErr w:type="spellEnd"/>
            <w:r>
              <w:rPr>
                <w:lang w:val="en-GB" w:eastAsia="ja-JP"/>
              </w:rPr>
              <w:t xml:space="preserve"> X)</w:t>
            </w:r>
          </w:p>
          <w:p w:rsidR="00626BEA" w:rsidRDefault="00626BEA" w:rsidP="00DC0669">
            <w:pPr>
              <w:spacing w:after="0" w:line="312" w:lineRule="auto"/>
              <w:jc w:val="both"/>
              <w:rPr>
                <w:u w:val="single"/>
                <w:lang w:val="en-GB" w:eastAsia="ja-JP"/>
              </w:rPr>
            </w:pPr>
            <w:r w:rsidRPr="00626BEA">
              <w:rPr>
                <w:u w:val="single"/>
                <w:lang w:val="en-GB" w:eastAsia="ja-JP"/>
              </w:rPr>
              <w:t>Healthcare resources</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lastRenderedPageBreak/>
              <w:t>Cost of testing</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counselling</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first trimester ultrasound and maternal serum biomarker evaluation</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amniocentesis and CVS</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termination</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 xml:space="preserve">Cost of Down syndrome birth </w:t>
            </w:r>
          </w:p>
          <w:p w:rsidR="00DC0669" w:rsidRPr="00DC0669" w:rsidRDefault="00DC0669" w:rsidP="00DC0669">
            <w:pPr>
              <w:spacing w:after="0" w:line="312" w:lineRule="auto"/>
              <w:jc w:val="both"/>
              <w:rPr>
                <w:u w:val="single"/>
                <w:lang w:val="en-GB" w:eastAsia="ja-JP"/>
              </w:rPr>
            </w:pPr>
            <w:r w:rsidRPr="00DC0669">
              <w:rPr>
                <w:u w:val="single"/>
                <w:lang w:val="en-GB" w:eastAsia="ja-JP"/>
              </w:rPr>
              <w:t>Cost-effectiveness</w:t>
            </w:r>
          </w:p>
          <w:p w:rsidR="00DC0669" w:rsidRDefault="00DC0669" w:rsidP="00DC0669">
            <w:pPr>
              <w:pStyle w:val="ListParagraph"/>
              <w:numPr>
                <w:ilvl w:val="0"/>
                <w:numId w:val="16"/>
              </w:numPr>
              <w:spacing w:after="0" w:line="312" w:lineRule="auto"/>
              <w:jc w:val="both"/>
              <w:rPr>
                <w:lang w:val="en-GB" w:eastAsia="ja-JP"/>
              </w:rPr>
            </w:pPr>
            <w:r>
              <w:rPr>
                <w:lang w:val="en-GB" w:eastAsia="ja-JP"/>
              </w:rPr>
              <w:t>Cost per true positive/</w:t>
            </w:r>
            <w:proofErr w:type="spellStart"/>
            <w:r>
              <w:rPr>
                <w:lang w:val="en-GB" w:eastAsia="ja-JP"/>
              </w:rPr>
              <w:t>trisomic</w:t>
            </w:r>
            <w:proofErr w:type="spellEnd"/>
            <w:r>
              <w:rPr>
                <w:lang w:val="en-GB" w:eastAsia="ja-JP"/>
              </w:rPr>
              <w:t xml:space="preserve"> </w:t>
            </w:r>
            <w:proofErr w:type="spellStart"/>
            <w:r>
              <w:rPr>
                <w:lang w:val="en-GB" w:eastAsia="ja-JP"/>
              </w:rPr>
              <w:t>fetus</w:t>
            </w:r>
            <w:proofErr w:type="spellEnd"/>
            <w:r>
              <w:rPr>
                <w:lang w:val="en-GB" w:eastAsia="ja-JP"/>
              </w:rPr>
              <w:t xml:space="preserve"> detected</w:t>
            </w:r>
          </w:p>
          <w:p w:rsidR="00DC0669" w:rsidRDefault="00DC0669" w:rsidP="00DC0669">
            <w:pPr>
              <w:pStyle w:val="ListParagraph"/>
              <w:numPr>
                <w:ilvl w:val="0"/>
                <w:numId w:val="16"/>
              </w:numPr>
              <w:spacing w:after="0" w:line="312" w:lineRule="auto"/>
              <w:jc w:val="both"/>
              <w:rPr>
                <w:lang w:val="en-GB" w:eastAsia="ja-JP"/>
              </w:rPr>
            </w:pPr>
            <w:r>
              <w:rPr>
                <w:lang w:val="en-GB" w:eastAsia="ja-JP"/>
              </w:rPr>
              <w:t>Cost per non-</w:t>
            </w:r>
            <w:proofErr w:type="spellStart"/>
            <w:r>
              <w:rPr>
                <w:lang w:val="en-GB" w:eastAsia="ja-JP"/>
              </w:rPr>
              <w:t>trisomic</w:t>
            </w:r>
            <w:proofErr w:type="spellEnd"/>
            <w:r>
              <w:rPr>
                <w:lang w:val="en-GB" w:eastAsia="ja-JP"/>
              </w:rPr>
              <w:t xml:space="preserve"> </w:t>
            </w:r>
            <w:proofErr w:type="spellStart"/>
            <w:r>
              <w:rPr>
                <w:lang w:val="en-GB" w:eastAsia="ja-JP"/>
              </w:rPr>
              <w:t>fetus</w:t>
            </w:r>
            <w:proofErr w:type="spellEnd"/>
            <w:r>
              <w:rPr>
                <w:lang w:val="en-GB" w:eastAsia="ja-JP"/>
              </w:rPr>
              <w:t xml:space="preserve"> saved</w:t>
            </w:r>
          </w:p>
          <w:p w:rsidR="00DC0669" w:rsidRPr="00DC0669" w:rsidRDefault="00DC0669" w:rsidP="00DC0669">
            <w:pPr>
              <w:spacing w:after="0" w:line="312" w:lineRule="auto"/>
              <w:jc w:val="both"/>
              <w:rPr>
                <w:u w:val="single"/>
                <w:lang w:val="en-GB" w:eastAsia="ja-JP"/>
              </w:rPr>
            </w:pPr>
            <w:r w:rsidRPr="00DC0669">
              <w:rPr>
                <w:u w:val="single"/>
                <w:lang w:val="en-GB" w:eastAsia="ja-JP"/>
              </w:rPr>
              <w:t>Total Australian Government Healthcare costs</w:t>
            </w:r>
          </w:p>
        </w:tc>
      </w:tr>
    </w:tbl>
    <w:p w:rsidR="002A4909" w:rsidRDefault="002A4909" w:rsidP="00242B9D"/>
    <w:p w:rsidR="00E536A4" w:rsidRDefault="00E536A4" w:rsidP="00E536A4">
      <w:r>
        <w:t xml:space="preserve">Population 2: </w:t>
      </w:r>
      <w:r w:rsidR="009704A9">
        <w:t>C</w:t>
      </w:r>
      <w:r>
        <w:t>ontingency screening</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Contingency screening"/>
        <w:tblDescription w:val="Patients: Pregnant women at increased risk of fetal aneuploidy, defined as a risk of ≥1 in 300 following combined first trimester testing (CFTS)&#10;Prior tests: CFTS consisting of: Ultrasound for nuchal translucency (NT) at 11 to 13 completed weeks of pregnancy, Maternal serum biochemical marker evaluation (β-human chorionic gonadotrophin (β-hCG) and pregnancy associated plasma protein A (PAPP-A))&#10;Intervention: Non-invasive prenatal testing (NIPT) to detect genetic abnormalities by detecting trophoblastic or fetal DNA circulating in maternal blood. Plus prior tests (CFTS). NIPT is not limited to any specific product.&#10;Comparator: Prior tests (CFTS) alone (without NIPT)&#10;Outcomes: Safety &#10;Efficacy/effectiveness: Sensitivity/Specificity/positive predictive value/negative predictive value, ROC area under the curve (AUC)  for Trisomy 21, Trisomy 13, Trisomy 18, Monosomy X, Other genetic conditions which are tested for (e.g. other sex chromosome aneuploidies, microdeletions), Rate of uninterpretable tests/repeat tests required, Invasive procedures avoided (amniocentesis/CVS), Change in number of genetic consultations, Other changes occurring in ≥10% patients, Quality of life (avoidance of anxiety), Trisomy cases detected/undetected&#10;Other chromosomal abnormalities detected/undetected (Trisomy 13 &amp; 18, monosomy X)&#10;Healthcare resources: Cost of testing, Cost of counselling, Cost of first trimester ultrasound and maternal serum biomarker evaluation, Cost amniocentesis and CVS, Cost of termination, Cost of Down syndrome birth &#10;Cost-effectiveness: Cost per true positive/trisomic fetus detected, Cost per non-trisomic fetus saved&#10;Total Australian Government Healthcare costs&#10;"/>
      </w:tblPr>
      <w:tblGrid>
        <w:gridCol w:w="1858"/>
        <w:gridCol w:w="7384"/>
      </w:tblGrid>
      <w:tr w:rsidR="00211392" w:rsidRPr="00084393" w:rsidTr="00190ED2">
        <w:trPr>
          <w:tblHeader/>
        </w:trPr>
        <w:tc>
          <w:tcPr>
            <w:tcW w:w="1005" w:type="pct"/>
            <w:tcBorders>
              <w:top w:val="single" w:sz="8" w:space="0" w:color="auto"/>
              <w:bottom w:val="single" w:sz="8" w:space="0" w:color="auto"/>
              <w:right w:val="single" w:sz="4" w:space="0" w:color="auto"/>
            </w:tcBorders>
            <w:shd w:val="clear" w:color="auto" w:fill="D9D9D9"/>
          </w:tcPr>
          <w:p w:rsidR="00211392" w:rsidRPr="00084393" w:rsidRDefault="00211392" w:rsidP="00190ED2">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211392" w:rsidRPr="00084393" w:rsidRDefault="00211392" w:rsidP="00190ED2">
            <w:pPr>
              <w:spacing w:before="20" w:after="20" w:line="240" w:lineRule="auto"/>
              <w:jc w:val="both"/>
              <w:rPr>
                <w:b/>
              </w:rPr>
            </w:pPr>
            <w:r>
              <w:rPr>
                <w:b/>
              </w:rPr>
              <w:t>Description</w:t>
            </w:r>
          </w:p>
        </w:tc>
      </w:tr>
      <w:tr w:rsidR="00211392" w:rsidRPr="00084393" w:rsidTr="00190ED2">
        <w:tc>
          <w:tcPr>
            <w:tcW w:w="1005" w:type="pct"/>
            <w:tcBorders>
              <w:top w:val="single" w:sz="8" w:space="0" w:color="auto"/>
              <w:right w:val="single" w:sz="4" w:space="0" w:color="auto"/>
            </w:tcBorders>
          </w:tcPr>
          <w:p w:rsidR="00211392" w:rsidRPr="00084393" w:rsidRDefault="00211392" w:rsidP="00190ED2">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211392" w:rsidRPr="00F12E59" w:rsidRDefault="00211392" w:rsidP="00211392">
            <w:r>
              <w:t xml:space="preserve">Pregnant women at increased risk of </w:t>
            </w:r>
            <w:proofErr w:type="spellStart"/>
            <w:r>
              <w:t>fetal</w:t>
            </w:r>
            <w:proofErr w:type="spellEnd"/>
            <w:r>
              <w:t xml:space="preserve"> aneuploidy</w:t>
            </w:r>
            <w:r w:rsidR="00E17211">
              <w:t xml:space="preserve">, defined as a risk of </w:t>
            </w:r>
            <w:r>
              <w:t>≥1 in 300 following combined first trimester testing (CFTS</w:t>
            </w:r>
            <w:r w:rsidR="00E17211">
              <w:t>)</w:t>
            </w:r>
          </w:p>
        </w:tc>
      </w:tr>
      <w:tr w:rsidR="00211392" w:rsidRPr="00084393" w:rsidTr="00190ED2">
        <w:tc>
          <w:tcPr>
            <w:tcW w:w="1005" w:type="pct"/>
            <w:tcBorders>
              <w:top w:val="single" w:sz="8" w:space="0" w:color="auto"/>
              <w:right w:val="single" w:sz="4" w:space="0" w:color="auto"/>
            </w:tcBorders>
          </w:tcPr>
          <w:p w:rsidR="00211392" w:rsidRDefault="00211392" w:rsidP="00190ED2">
            <w:pPr>
              <w:spacing w:before="20" w:after="20" w:line="240" w:lineRule="auto"/>
              <w:rPr>
                <w:rFonts w:cs="Arial"/>
              </w:rPr>
            </w:pPr>
            <w:r>
              <w:rPr>
                <w:rFonts w:cs="Arial"/>
              </w:rPr>
              <w:t>Prior tests</w:t>
            </w:r>
          </w:p>
          <w:p w:rsidR="00211392" w:rsidRPr="00084393" w:rsidRDefault="00211392" w:rsidP="00190ED2">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7C71A4" w:rsidRDefault="007C71A4" w:rsidP="007C71A4">
            <w:r>
              <w:t>CFTS consisting of:</w:t>
            </w:r>
          </w:p>
          <w:p w:rsidR="00211392" w:rsidRDefault="00E17211" w:rsidP="00E17211">
            <w:pPr>
              <w:pStyle w:val="ListParagraph"/>
              <w:numPr>
                <w:ilvl w:val="0"/>
                <w:numId w:val="10"/>
              </w:numPr>
            </w:pPr>
            <w:r>
              <w:t>Ultrasound for nuchal translucency (NT) at 11 to 13 completed weeks of pregnancy</w:t>
            </w:r>
          </w:p>
          <w:p w:rsidR="00E17211" w:rsidRPr="00D26848" w:rsidRDefault="00E17211" w:rsidP="00E17211">
            <w:pPr>
              <w:pStyle w:val="ListParagraph"/>
              <w:numPr>
                <w:ilvl w:val="0"/>
                <w:numId w:val="10"/>
              </w:numPr>
            </w:pPr>
            <w:r>
              <w:t xml:space="preserve">Maternal serum biochemical marker evaluation (β-human chorionic </w:t>
            </w:r>
            <w:proofErr w:type="spellStart"/>
            <w:r>
              <w:t>gonadotrophin</w:t>
            </w:r>
            <w:proofErr w:type="spellEnd"/>
            <w:r>
              <w:t xml:space="preserve"> (β-</w:t>
            </w:r>
            <w:proofErr w:type="spellStart"/>
            <w:r>
              <w:t>hCG</w:t>
            </w:r>
            <w:proofErr w:type="spellEnd"/>
            <w:r>
              <w:t>) and pregnancy associated plasma protein A (PAPP-A))</w:t>
            </w:r>
          </w:p>
        </w:tc>
      </w:tr>
      <w:tr w:rsidR="00211392" w:rsidRPr="00084393" w:rsidTr="00190ED2">
        <w:tc>
          <w:tcPr>
            <w:tcW w:w="1005" w:type="pct"/>
            <w:tcBorders>
              <w:right w:val="single" w:sz="4" w:space="0" w:color="auto"/>
            </w:tcBorders>
          </w:tcPr>
          <w:p w:rsidR="00211392" w:rsidRPr="00084393" w:rsidRDefault="00211392" w:rsidP="00190ED2">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9808DA" w:rsidRDefault="009808DA" w:rsidP="009808DA">
            <w:r>
              <w:t xml:space="preserve">Non-invasive prenatal testing (NIPT) to detect genetic </w:t>
            </w:r>
            <w:r w:rsidR="00DF65B7">
              <w:t>abnormalities</w:t>
            </w:r>
            <w:r>
              <w:t xml:space="preserve"> by detecting trophoblastic or </w:t>
            </w:r>
            <w:proofErr w:type="spellStart"/>
            <w:r>
              <w:t>fetal</w:t>
            </w:r>
            <w:proofErr w:type="spellEnd"/>
            <w:r>
              <w:t xml:space="preserve"> DNA circulating in maternal blood.</w:t>
            </w:r>
          </w:p>
          <w:p w:rsidR="007C71A4" w:rsidRDefault="007C71A4" w:rsidP="009808DA">
            <w:r>
              <w:t>Plus prior tests (CFTS)</w:t>
            </w:r>
          </w:p>
          <w:p w:rsidR="00211392" w:rsidRPr="00F12E59" w:rsidRDefault="009808DA" w:rsidP="009808DA">
            <w:pPr>
              <w:rPr>
                <w:vanish/>
                <w:color w:val="FF0000"/>
              </w:rPr>
            </w:pPr>
            <w:r>
              <w:t>N</w:t>
            </w:r>
            <w:r w:rsidR="007C71A4">
              <w:t>IPT is n</w:t>
            </w:r>
            <w:r>
              <w:t>ot limited to any specific product.</w:t>
            </w:r>
          </w:p>
        </w:tc>
      </w:tr>
      <w:tr w:rsidR="00211392" w:rsidRPr="00084393" w:rsidTr="00190ED2">
        <w:tc>
          <w:tcPr>
            <w:tcW w:w="1005" w:type="pct"/>
            <w:tcBorders>
              <w:right w:val="single" w:sz="4" w:space="0" w:color="auto"/>
            </w:tcBorders>
          </w:tcPr>
          <w:p w:rsidR="00211392" w:rsidRPr="00084393" w:rsidRDefault="00211392" w:rsidP="00190ED2">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211392" w:rsidRPr="00F12E59" w:rsidRDefault="007C71A4" w:rsidP="00AF5AF2">
            <w:r>
              <w:t>Prior tests (CFTS) alone (without NIPT)</w:t>
            </w:r>
          </w:p>
        </w:tc>
      </w:tr>
      <w:tr w:rsidR="00211392" w:rsidRPr="00084393" w:rsidTr="00190ED2">
        <w:tc>
          <w:tcPr>
            <w:tcW w:w="1005" w:type="pct"/>
            <w:tcBorders>
              <w:right w:val="single" w:sz="4" w:space="0" w:color="auto"/>
            </w:tcBorders>
          </w:tcPr>
          <w:p w:rsidR="00211392" w:rsidRPr="00084393" w:rsidRDefault="00211392" w:rsidP="00190ED2">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DC0669" w:rsidRPr="00DC0669" w:rsidRDefault="00DC0669" w:rsidP="00DC0669">
            <w:pPr>
              <w:rPr>
                <w:u w:val="single"/>
              </w:rPr>
            </w:pPr>
            <w:r w:rsidRPr="00AF5AF2">
              <w:rPr>
                <w:u w:val="single"/>
              </w:rPr>
              <w:t>Safety</w:t>
            </w:r>
          </w:p>
          <w:p w:rsidR="00DC0669" w:rsidRDefault="00DC0669" w:rsidP="00DC0669">
            <w:pPr>
              <w:spacing w:after="0"/>
              <w:rPr>
                <w:u w:val="single"/>
              </w:rPr>
            </w:pPr>
            <w:r>
              <w:rPr>
                <w:u w:val="single"/>
              </w:rPr>
              <w:t>Efficacy/effectiveness</w:t>
            </w:r>
          </w:p>
          <w:p w:rsidR="00DC0669" w:rsidRDefault="00DC0669" w:rsidP="00DC0669">
            <w:pPr>
              <w:pStyle w:val="ListParagraph"/>
              <w:numPr>
                <w:ilvl w:val="0"/>
                <w:numId w:val="12"/>
              </w:numPr>
              <w:spacing w:after="0"/>
            </w:pPr>
            <w:r>
              <w:t>Sensitivity/Specificity/positive predictive value/negative predictive value</w:t>
            </w:r>
            <w:r w:rsidR="002C432A">
              <w:t>, ROC area under the curve (AUC)  for</w:t>
            </w:r>
          </w:p>
          <w:p w:rsidR="002C432A" w:rsidRDefault="002C432A" w:rsidP="002C432A">
            <w:pPr>
              <w:pStyle w:val="ListParagraph"/>
              <w:numPr>
                <w:ilvl w:val="1"/>
                <w:numId w:val="12"/>
              </w:numPr>
              <w:spacing w:after="0"/>
            </w:pPr>
            <w:r>
              <w:t>Trisomy 21</w:t>
            </w:r>
          </w:p>
          <w:p w:rsidR="002C432A" w:rsidRDefault="002C432A" w:rsidP="002C432A">
            <w:pPr>
              <w:pStyle w:val="ListParagraph"/>
              <w:numPr>
                <w:ilvl w:val="1"/>
                <w:numId w:val="12"/>
              </w:numPr>
              <w:spacing w:after="0"/>
            </w:pPr>
            <w:r>
              <w:t>Trisomy 13</w:t>
            </w:r>
          </w:p>
          <w:p w:rsidR="002C432A" w:rsidRDefault="002C432A" w:rsidP="002C432A">
            <w:pPr>
              <w:pStyle w:val="ListParagraph"/>
              <w:numPr>
                <w:ilvl w:val="1"/>
                <w:numId w:val="12"/>
              </w:numPr>
              <w:spacing w:after="0"/>
            </w:pPr>
            <w:r>
              <w:t>Trisomy 18</w:t>
            </w:r>
          </w:p>
          <w:p w:rsidR="002C432A" w:rsidRDefault="002C432A" w:rsidP="002C432A">
            <w:pPr>
              <w:pStyle w:val="ListParagraph"/>
              <w:numPr>
                <w:ilvl w:val="1"/>
                <w:numId w:val="12"/>
              </w:numPr>
              <w:spacing w:after="0"/>
            </w:pPr>
            <w:proofErr w:type="spellStart"/>
            <w:r>
              <w:lastRenderedPageBreak/>
              <w:t>Monosomy</w:t>
            </w:r>
            <w:proofErr w:type="spellEnd"/>
            <w:r>
              <w:t xml:space="preserve"> X</w:t>
            </w:r>
          </w:p>
          <w:p w:rsidR="002C432A" w:rsidRDefault="002C432A" w:rsidP="002C432A">
            <w:pPr>
              <w:pStyle w:val="ListParagraph"/>
              <w:numPr>
                <w:ilvl w:val="1"/>
                <w:numId w:val="12"/>
              </w:numPr>
              <w:spacing w:after="0"/>
            </w:pPr>
            <w:r>
              <w:t xml:space="preserve">Other genetic conditions which are tested for (e.g. other sex chromosome aneuploidies, </w:t>
            </w:r>
            <w:proofErr w:type="spellStart"/>
            <w:r>
              <w:t>microdeletions</w:t>
            </w:r>
            <w:proofErr w:type="spellEnd"/>
            <w:r>
              <w:t>)</w:t>
            </w:r>
          </w:p>
          <w:p w:rsidR="00DC0669" w:rsidRDefault="009704A9" w:rsidP="00DC0669">
            <w:pPr>
              <w:pStyle w:val="ListParagraph"/>
              <w:numPr>
                <w:ilvl w:val="0"/>
                <w:numId w:val="12"/>
              </w:numPr>
              <w:spacing w:after="0"/>
            </w:pPr>
            <w:r>
              <w:t>Rate of uninterpretable tests/</w:t>
            </w:r>
            <w:r w:rsidR="00DC0669">
              <w:t>repeat tests required</w:t>
            </w:r>
          </w:p>
          <w:p w:rsidR="00DC0669" w:rsidRPr="0032225B" w:rsidRDefault="00DC0669" w:rsidP="00DC0669">
            <w:pPr>
              <w:pStyle w:val="ListParagraph"/>
              <w:numPr>
                <w:ilvl w:val="0"/>
                <w:numId w:val="12"/>
              </w:numPr>
              <w:spacing w:after="0"/>
              <w:rPr>
                <w:u w:val="single"/>
              </w:rPr>
            </w:pPr>
            <w:r>
              <w:t>Invasive procedures avoided (amniocentesis/CVS)</w:t>
            </w:r>
          </w:p>
          <w:p w:rsidR="002C432A" w:rsidRPr="002C432A" w:rsidRDefault="00DC0669" w:rsidP="002C432A">
            <w:pPr>
              <w:pStyle w:val="ListParagraph"/>
              <w:numPr>
                <w:ilvl w:val="0"/>
                <w:numId w:val="12"/>
              </w:numPr>
              <w:spacing w:after="0"/>
              <w:rPr>
                <w:u w:val="single"/>
              </w:rPr>
            </w:pPr>
            <w:r>
              <w:t>Change in number of genetic consultations</w:t>
            </w:r>
          </w:p>
          <w:p w:rsidR="00DC0669" w:rsidRDefault="00DC0669" w:rsidP="00DC0669">
            <w:pPr>
              <w:pStyle w:val="ListParagraph"/>
              <w:numPr>
                <w:ilvl w:val="0"/>
                <w:numId w:val="12"/>
              </w:numPr>
              <w:spacing w:after="0" w:line="312" w:lineRule="auto"/>
              <w:jc w:val="both"/>
              <w:rPr>
                <w:lang w:val="en-GB" w:eastAsia="ja-JP"/>
              </w:rPr>
            </w:pPr>
            <w:r>
              <w:rPr>
                <w:lang w:val="en-GB" w:eastAsia="ja-JP"/>
              </w:rPr>
              <w:t xml:space="preserve">Other changes occurring in </w:t>
            </w:r>
            <w:r>
              <w:rPr>
                <w:rFonts w:hint="eastAsia"/>
                <w:lang w:val="en-GB" w:eastAsia="ja-JP"/>
              </w:rPr>
              <w:t>≥</w:t>
            </w:r>
            <w:r>
              <w:rPr>
                <w:lang w:val="en-GB" w:eastAsia="ja-JP"/>
              </w:rPr>
              <w:t>10% patients</w:t>
            </w:r>
          </w:p>
          <w:p w:rsidR="00DC0669" w:rsidRDefault="00DC0669" w:rsidP="00DC0669">
            <w:pPr>
              <w:pStyle w:val="ListParagraph"/>
              <w:numPr>
                <w:ilvl w:val="0"/>
                <w:numId w:val="14"/>
              </w:numPr>
              <w:spacing w:after="0" w:line="312" w:lineRule="auto"/>
              <w:jc w:val="both"/>
              <w:rPr>
                <w:lang w:val="en-GB" w:eastAsia="ja-JP"/>
              </w:rPr>
            </w:pPr>
            <w:r>
              <w:rPr>
                <w:lang w:val="en-GB" w:eastAsia="ja-JP"/>
              </w:rPr>
              <w:t>Quality of life (avoidance of anxiety)</w:t>
            </w:r>
          </w:p>
          <w:p w:rsidR="00DC0669" w:rsidRDefault="00DC0669" w:rsidP="00DC0669">
            <w:pPr>
              <w:pStyle w:val="ListParagraph"/>
              <w:numPr>
                <w:ilvl w:val="0"/>
                <w:numId w:val="14"/>
              </w:numPr>
              <w:spacing w:after="0" w:line="312" w:lineRule="auto"/>
              <w:jc w:val="both"/>
              <w:rPr>
                <w:lang w:val="en-GB" w:eastAsia="ja-JP"/>
              </w:rPr>
            </w:pPr>
            <w:r>
              <w:rPr>
                <w:lang w:val="en-GB" w:eastAsia="ja-JP"/>
              </w:rPr>
              <w:t>T</w:t>
            </w:r>
            <w:r w:rsidRPr="0032225B">
              <w:rPr>
                <w:lang w:val="en-GB" w:eastAsia="ja-JP"/>
              </w:rPr>
              <w:t>risomy cases detected/undetected</w:t>
            </w:r>
          </w:p>
          <w:p w:rsidR="002C432A" w:rsidRPr="002C432A" w:rsidRDefault="002C432A" w:rsidP="002C432A">
            <w:pPr>
              <w:pStyle w:val="ListParagraph"/>
              <w:numPr>
                <w:ilvl w:val="0"/>
                <w:numId w:val="14"/>
              </w:numPr>
              <w:spacing w:after="0" w:line="312" w:lineRule="auto"/>
              <w:jc w:val="both"/>
              <w:rPr>
                <w:lang w:val="en-GB" w:eastAsia="ja-JP"/>
              </w:rPr>
            </w:pPr>
            <w:r>
              <w:rPr>
                <w:lang w:val="en-GB" w:eastAsia="ja-JP"/>
              </w:rPr>
              <w:t xml:space="preserve">Other chromosomal abnormalities detected/undetected (Trisomy 13 &amp; 18, </w:t>
            </w:r>
            <w:proofErr w:type="spellStart"/>
            <w:r>
              <w:rPr>
                <w:lang w:val="en-GB" w:eastAsia="ja-JP"/>
              </w:rPr>
              <w:t>monosomy</w:t>
            </w:r>
            <w:proofErr w:type="spellEnd"/>
            <w:r>
              <w:rPr>
                <w:lang w:val="en-GB" w:eastAsia="ja-JP"/>
              </w:rPr>
              <w:t xml:space="preserve"> X)</w:t>
            </w:r>
          </w:p>
          <w:p w:rsidR="00DC0669" w:rsidRDefault="00DC0669" w:rsidP="00DC0669">
            <w:pPr>
              <w:spacing w:after="0" w:line="312" w:lineRule="auto"/>
              <w:jc w:val="both"/>
              <w:rPr>
                <w:u w:val="single"/>
                <w:lang w:val="en-GB" w:eastAsia="ja-JP"/>
              </w:rPr>
            </w:pPr>
            <w:r w:rsidRPr="00626BEA">
              <w:rPr>
                <w:u w:val="single"/>
                <w:lang w:val="en-GB" w:eastAsia="ja-JP"/>
              </w:rPr>
              <w:t>Healthcare resources</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testing</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counselling</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first trimester ultrasound and maternal serum biomarker evaluation</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amniocentesis and CVS</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termination</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 xml:space="preserve">Cost of Down syndrome birth </w:t>
            </w:r>
          </w:p>
          <w:p w:rsidR="00DC0669" w:rsidRPr="00DC0669" w:rsidRDefault="00DC0669" w:rsidP="00DC0669">
            <w:pPr>
              <w:spacing w:after="0" w:line="312" w:lineRule="auto"/>
              <w:jc w:val="both"/>
              <w:rPr>
                <w:u w:val="single"/>
                <w:lang w:val="en-GB" w:eastAsia="ja-JP"/>
              </w:rPr>
            </w:pPr>
            <w:r w:rsidRPr="00DC0669">
              <w:rPr>
                <w:u w:val="single"/>
                <w:lang w:val="en-GB" w:eastAsia="ja-JP"/>
              </w:rPr>
              <w:t>Cost-effectiveness</w:t>
            </w:r>
          </w:p>
          <w:p w:rsidR="00DC0669" w:rsidRDefault="00DC0669" w:rsidP="00DC0669">
            <w:pPr>
              <w:pStyle w:val="ListParagraph"/>
              <w:numPr>
                <w:ilvl w:val="0"/>
                <w:numId w:val="16"/>
              </w:numPr>
              <w:spacing w:after="0" w:line="312" w:lineRule="auto"/>
              <w:jc w:val="both"/>
              <w:rPr>
                <w:lang w:val="en-GB" w:eastAsia="ja-JP"/>
              </w:rPr>
            </w:pPr>
            <w:r>
              <w:rPr>
                <w:lang w:val="en-GB" w:eastAsia="ja-JP"/>
              </w:rPr>
              <w:t>Cost per true positive/</w:t>
            </w:r>
            <w:proofErr w:type="spellStart"/>
            <w:r>
              <w:rPr>
                <w:lang w:val="en-GB" w:eastAsia="ja-JP"/>
              </w:rPr>
              <w:t>trisomic</w:t>
            </w:r>
            <w:proofErr w:type="spellEnd"/>
            <w:r>
              <w:rPr>
                <w:lang w:val="en-GB" w:eastAsia="ja-JP"/>
              </w:rPr>
              <w:t xml:space="preserve"> </w:t>
            </w:r>
            <w:proofErr w:type="spellStart"/>
            <w:r>
              <w:rPr>
                <w:lang w:val="en-GB" w:eastAsia="ja-JP"/>
              </w:rPr>
              <w:t>fetus</w:t>
            </w:r>
            <w:proofErr w:type="spellEnd"/>
            <w:r>
              <w:rPr>
                <w:lang w:val="en-GB" w:eastAsia="ja-JP"/>
              </w:rPr>
              <w:t xml:space="preserve"> detected</w:t>
            </w:r>
          </w:p>
          <w:p w:rsidR="00DC0669" w:rsidRDefault="00DC0669" w:rsidP="00DC0669">
            <w:pPr>
              <w:pStyle w:val="ListParagraph"/>
              <w:numPr>
                <w:ilvl w:val="0"/>
                <w:numId w:val="16"/>
              </w:numPr>
              <w:spacing w:after="0" w:line="312" w:lineRule="auto"/>
              <w:jc w:val="both"/>
              <w:rPr>
                <w:lang w:val="en-GB" w:eastAsia="ja-JP"/>
              </w:rPr>
            </w:pPr>
            <w:r>
              <w:rPr>
                <w:lang w:val="en-GB" w:eastAsia="ja-JP"/>
              </w:rPr>
              <w:t>Cost per non-</w:t>
            </w:r>
            <w:proofErr w:type="spellStart"/>
            <w:r>
              <w:rPr>
                <w:lang w:val="en-GB" w:eastAsia="ja-JP"/>
              </w:rPr>
              <w:t>trisomic</w:t>
            </w:r>
            <w:proofErr w:type="spellEnd"/>
            <w:r>
              <w:rPr>
                <w:lang w:val="en-GB" w:eastAsia="ja-JP"/>
              </w:rPr>
              <w:t xml:space="preserve"> </w:t>
            </w:r>
            <w:proofErr w:type="spellStart"/>
            <w:r>
              <w:rPr>
                <w:lang w:val="en-GB" w:eastAsia="ja-JP"/>
              </w:rPr>
              <w:t>fetus</w:t>
            </w:r>
            <w:proofErr w:type="spellEnd"/>
            <w:r>
              <w:rPr>
                <w:lang w:val="en-GB" w:eastAsia="ja-JP"/>
              </w:rPr>
              <w:t xml:space="preserve"> saved</w:t>
            </w:r>
          </w:p>
          <w:p w:rsidR="00211392" w:rsidRPr="00DC0669" w:rsidRDefault="00DC0669" w:rsidP="00DC0669">
            <w:pPr>
              <w:rPr>
                <w:vanish/>
                <w:color w:val="FF0000"/>
              </w:rPr>
            </w:pPr>
            <w:r w:rsidRPr="00DC0669">
              <w:rPr>
                <w:u w:val="single"/>
                <w:lang w:val="en-GB" w:eastAsia="ja-JP"/>
              </w:rPr>
              <w:t>Total Australian Government Healthcare costs</w:t>
            </w:r>
          </w:p>
        </w:tc>
      </w:tr>
    </w:tbl>
    <w:p w:rsidR="00F12E59" w:rsidRDefault="00F12E59" w:rsidP="00242B9D">
      <w:r>
        <w:lastRenderedPageBreak/>
        <w:br w:type="page"/>
      </w:r>
    </w:p>
    <w:p w:rsidR="007F4E20" w:rsidRPr="00E364F7" w:rsidRDefault="00E364F7">
      <w:pPr>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rsidR="00896845" w:rsidRPr="00E364F7" w:rsidRDefault="00896845">
      <w:pPr>
        <w:rPr>
          <w:b/>
        </w:rPr>
      </w:pPr>
      <w:r w:rsidRPr="00E364F7">
        <w:rPr>
          <w:b/>
        </w:rPr>
        <w:t>Population</w:t>
      </w:r>
    </w:p>
    <w:p w:rsidR="00520C60" w:rsidRDefault="00520C60" w:rsidP="00520C60">
      <w:r>
        <w:t xml:space="preserve">The medical conditions </w:t>
      </w:r>
      <w:r w:rsidR="00074FA3">
        <w:t xml:space="preserve">most </w:t>
      </w:r>
      <w:r>
        <w:t xml:space="preserve">relevant to the proposed service are conditions such as Down syndrome, Edward syndrome, </w:t>
      </w:r>
      <w:proofErr w:type="spellStart"/>
      <w:r>
        <w:t>Patau</w:t>
      </w:r>
      <w:proofErr w:type="spellEnd"/>
      <w:r>
        <w:t xml:space="preserve"> syndrome and Turner syndrome arising from chromosomal aneuploidy. </w:t>
      </w:r>
    </w:p>
    <w:p w:rsidR="009F1E31" w:rsidRDefault="00520C60" w:rsidP="00520C60">
      <w:r>
        <w:t xml:space="preserve">Prenatal screening is a routine medical service for a pregnant woman to evaluate her personal risk of </w:t>
      </w:r>
      <w:proofErr w:type="spellStart"/>
      <w:r>
        <w:t>fetal</w:t>
      </w:r>
      <w:proofErr w:type="spellEnd"/>
      <w:r>
        <w:t xml:space="preserve"> aneuploidy. These aneuploidies include but are not limited to; </w:t>
      </w:r>
    </w:p>
    <w:p w:rsidR="009F1E31" w:rsidRDefault="00520C60" w:rsidP="009F1E31">
      <w:pPr>
        <w:pStyle w:val="ListParagraph"/>
        <w:numPr>
          <w:ilvl w:val="0"/>
          <w:numId w:val="20"/>
        </w:numPr>
      </w:pPr>
      <w:r>
        <w:t xml:space="preserve">trisomy 21 (Down syndrome), </w:t>
      </w:r>
    </w:p>
    <w:p w:rsidR="009F1E31" w:rsidRDefault="00520C60" w:rsidP="009F1E31">
      <w:pPr>
        <w:pStyle w:val="ListParagraph"/>
        <w:numPr>
          <w:ilvl w:val="0"/>
          <w:numId w:val="20"/>
        </w:numPr>
      </w:pPr>
      <w:r>
        <w:t xml:space="preserve">trisomy 18 (Edward syndrome), </w:t>
      </w:r>
    </w:p>
    <w:p w:rsidR="009F1E31" w:rsidRDefault="00520C60" w:rsidP="009F1E31">
      <w:pPr>
        <w:pStyle w:val="ListParagraph"/>
        <w:numPr>
          <w:ilvl w:val="0"/>
          <w:numId w:val="20"/>
        </w:numPr>
      </w:pPr>
      <w:r>
        <w:t>trisomy 13 (</w:t>
      </w:r>
      <w:proofErr w:type="spellStart"/>
      <w:r>
        <w:t>Patau</w:t>
      </w:r>
      <w:proofErr w:type="spellEnd"/>
      <w:r>
        <w:t xml:space="preserve"> syndrome) and </w:t>
      </w:r>
    </w:p>
    <w:p w:rsidR="009F1E31" w:rsidRDefault="00520C60" w:rsidP="009F1E31">
      <w:pPr>
        <w:pStyle w:val="ListParagraph"/>
        <w:numPr>
          <w:ilvl w:val="0"/>
          <w:numId w:val="20"/>
        </w:numPr>
      </w:pPr>
      <w:proofErr w:type="spellStart"/>
      <w:proofErr w:type="gramStart"/>
      <w:r>
        <w:t>monosomy</w:t>
      </w:r>
      <w:proofErr w:type="spellEnd"/>
      <w:proofErr w:type="gramEnd"/>
      <w:r>
        <w:t xml:space="preserve"> X (Turner syndrome). </w:t>
      </w:r>
    </w:p>
    <w:p w:rsidR="00520C60" w:rsidRDefault="00520C60" w:rsidP="009F1E31">
      <w:r>
        <w:t>Trisomies 2</w:t>
      </w:r>
      <w:r w:rsidR="00D23B26">
        <w:t>1, 18 and 13 account for approximately</w:t>
      </w:r>
      <w:r>
        <w:t xml:space="preserve"> 80% of major chromosome abnormalities detected prenatally.</w:t>
      </w:r>
    </w:p>
    <w:p w:rsidR="00936D20" w:rsidRDefault="00520C60" w:rsidP="00520C60">
      <w:r>
        <w:t xml:space="preserve">Down syndrome is the most common chromosomal cause of intellectual disability in children and adults, occurring with a frequency in the </w:t>
      </w:r>
      <w:r w:rsidR="00CA73CA">
        <w:t xml:space="preserve">population of </w:t>
      </w:r>
      <w:r w:rsidR="009704A9">
        <w:t>approximately</w:t>
      </w:r>
      <w:r w:rsidR="00CA73CA">
        <w:t xml:space="preserve"> 1 in 800. </w:t>
      </w:r>
      <w:r>
        <w:t xml:space="preserve">Maternal age is the most important risk factor for having a child with trisomy 21; </w:t>
      </w:r>
      <w:r w:rsidR="009704A9">
        <w:t>approximately</w:t>
      </w:r>
      <w:r>
        <w:t xml:space="preserve"> 1 in 300 for a maternal age of 35 years and 1 in 100 when aged 40 years. Australia, in common with other developed countries</w:t>
      </w:r>
      <w:r w:rsidR="009704A9">
        <w:t>,</w:t>
      </w:r>
      <w:r>
        <w:t xml:space="preserve"> has an increasing frequency of children born to </w:t>
      </w:r>
      <w:r w:rsidR="009704A9">
        <w:t xml:space="preserve">mothers in these age groups with </w:t>
      </w:r>
      <w:r>
        <w:t>a corresponding incre</w:t>
      </w:r>
      <w:r w:rsidR="00936D20">
        <w:t xml:space="preserve">ase in </w:t>
      </w:r>
      <w:r w:rsidR="009704A9">
        <w:t xml:space="preserve">the </w:t>
      </w:r>
      <w:r w:rsidR="00936D20">
        <w:t>prevalence of trisomy 21.</w:t>
      </w:r>
      <w:r w:rsidR="00936D20">
        <w:fldChar w:fldCharType="begin"/>
      </w:r>
      <w:r w:rsidR="00C15B06">
        <w:instrText xml:space="preserve"> ADDIN EN.CITE &lt;EndNote&gt;&lt;Cite&gt;&lt;Author&gt;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rsidR="00936D20">
        <w:fldChar w:fldCharType="separate"/>
      </w:r>
      <w:r w:rsidR="00C15B06">
        <w:rPr>
          <w:noProof/>
        </w:rPr>
        <w:t>[1]</w:t>
      </w:r>
      <w:r w:rsidR="00936D20">
        <w:fldChar w:fldCharType="end"/>
      </w:r>
    </w:p>
    <w:p w:rsidR="00C15B06" w:rsidRDefault="00520C60" w:rsidP="00520C60">
      <w:r>
        <w:t xml:space="preserve">Edwards syndrome occurs in </w:t>
      </w:r>
      <w:r w:rsidR="009704A9">
        <w:t>approximately</w:t>
      </w:r>
      <w:r>
        <w:t xml:space="preserve"> 1 in 5,000 newborns causing intrauterine growth retardation, low birth weight and multiple life-threatening physical abnormalities so that only 5-10% of affected children </w:t>
      </w:r>
      <w:r w:rsidR="00C15B06">
        <w:t>survive beyond one year of age.</w:t>
      </w:r>
      <w:r w:rsidR="00C15B06">
        <w:fldChar w:fldCharType="begin"/>
      </w:r>
      <w:r w:rsidR="00C15B06">
        <w:instrText xml:space="preserve"> ADDIN EN.CITE &lt;EndNote&gt;&lt;Cite&gt;&lt;Author&gt;U.S. National Library of Medicine&lt;/Author&gt;&lt;Year&gt;2016&lt;/Year&gt;&lt;RecNum&gt;2&lt;/RecNum&gt;&lt;DisplayText&gt;[2]&lt;/DisplayText&gt;&lt;record&gt;&lt;rec-number&gt;2&lt;/rec-number&gt;&lt;foreign-keys&gt;&lt;key app="EN" db-id="evxt2det3p0apker9pcxaft2a09w0fevw0tz" timestamp="1476850465"&gt;2&lt;/key&gt;&lt;/foreign-keys&gt;&lt;ref-type name="Web Page"&gt;12&lt;/ref-type&gt;&lt;contributors&gt;&lt;authors&gt;&lt;author&gt;U.S. National Library of Medicine,&lt;/author&gt;&lt;/authors&gt;&lt;/contributors&gt;&lt;titles&gt;&lt;title&gt;Health Conditions&lt;/title&gt;&lt;/titles&gt;&lt;number&gt;19/10/2016&lt;/number&gt;&lt;dates&gt;&lt;year&gt;2016&lt;/year&gt;&lt;/dates&gt;&lt;urls&gt;&lt;related-urls&gt;&lt;url&gt;https://ghr.nlm.nih.gov/condition&lt;/url&gt;&lt;/related-urls&gt;&lt;/urls&gt;&lt;/record&gt;&lt;/Cite&gt;&lt;/EndNote&gt;</w:instrText>
      </w:r>
      <w:r w:rsidR="00C15B06">
        <w:fldChar w:fldCharType="separate"/>
      </w:r>
      <w:r w:rsidR="00C15B06">
        <w:rPr>
          <w:noProof/>
        </w:rPr>
        <w:t>[2]</w:t>
      </w:r>
      <w:r w:rsidR="00C15B06">
        <w:fldChar w:fldCharType="end"/>
      </w:r>
    </w:p>
    <w:p w:rsidR="00C15B06" w:rsidRDefault="00C15B06" w:rsidP="00520C60">
      <w:proofErr w:type="spellStart"/>
      <w:r>
        <w:t>Patau</w:t>
      </w:r>
      <w:proofErr w:type="spellEnd"/>
      <w:r>
        <w:t xml:space="preserve"> syndrome occurs in approximat</w:t>
      </w:r>
      <w:r w:rsidR="009704A9">
        <w:t>e</w:t>
      </w:r>
      <w:r>
        <w:t>ly</w:t>
      </w:r>
      <w:r w:rsidR="00520C60">
        <w:t xml:space="preserve"> 1 in 16,000 newborns usually causing severe intellectual disability and life-threatening physical abnormalities so that only 5-10% of affected children survive beyond one year of age. The risk of trisomy </w:t>
      </w:r>
      <w:r>
        <w:t>13 increases with maternal age.</w:t>
      </w:r>
      <w:r>
        <w:fldChar w:fldCharType="begin"/>
      </w:r>
      <w:r>
        <w:instrText xml:space="preserve"> ADDIN EN.CITE &lt;EndNote&gt;&lt;Cite&gt;&lt;Author&gt;U.S. National Library of Medicine&lt;/Author&gt;&lt;Year&gt;2016&lt;/Year&gt;&lt;RecNum&gt;2&lt;/RecNum&gt;&lt;DisplayText&gt;[2]&lt;/DisplayText&gt;&lt;record&gt;&lt;rec-number&gt;2&lt;/rec-number&gt;&lt;foreign-keys&gt;&lt;key app="EN" db-id="evxt2det3p0apker9pcxaft2a09w0fevw0tz" timestamp="1476850465"&gt;2&lt;/key&gt;&lt;/foreign-keys&gt;&lt;ref-type name="Web Page"&gt;12&lt;/ref-type&gt;&lt;contributors&gt;&lt;authors&gt;&lt;author&gt;U.S. National Library of Medicine,&lt;/author&gt;&lt;/authors&gt;&lt;/contributors&gt;&lt;titles&gt;&lt;title&gt;Health Conditions&lt;/title&gt;&lt;/titles&gt;&lt;number&gt;19/10/2016&lt;/number&gt;&lt;dates&gt;&lt;year&gt;2016&lt;/year&gt;&lt;/dates&gt;&lt;urls&gt;&lt;related-urls&gt;&lt;url&gt;https://ghr.nlm.nih.gov/condition&lt;/url&gt;&lt;/related-urls&gt;&lt;/urls&gt;&lt;/record&gt;&lt;/Cite&gt;&lt;/EndNote&gt;</w:instrText>
      </w:r>
      <w:r>
        <w:fldChar w:fldCharType="separate"/>
      </w:r>
      <w:r>
        <w:rPr>
          <w:noProof/>
        </w:rPr>
        <w:t>[2]</w:t>
      </w:r>
      <w:r>
        <w:fldChar w:fldCharType="end"/>
      </w:r>
      <w:r>
        <w:t xml:space="preserve"> </w:t>
      </w:r>
    </w:p>
    <w:p w:rsidR="00CA73CA" w:rsidRDefault="00520C60" w:rsidP="00520C60">
      <w:r>
        <w:t>Turner syndrome does not cause intellectual disability but affects physical development and ovarian function. A proportion of affected individuals have heart defects, skeletal abno</w:t>
      </w:r>
      <w:r w:rsidR="00C15B06">
        <w:t>rmalities and renal impairment.</w:t>
      </w:r>
      <w:r w:rsidR="00C15B06">
        <w:fldChar w:fldCharType="begin"/>
      </w:r>
      <w:r w:rsidR="00C15B06">
        <w:instrText xml:space="preserve"> ADDIN EN.CITE &lt;EndNote&gt;&lt;Cite&gt;&lt;Author&gt;U.S. National Library of Medicine&lt;/Author&gt;&lt;Year&gt;2016&lt;/Year&gt;&lt;RecNum&gt;2&lt;/RecNum&gt;&lt;DisplayText&gt;[2]&lt;/DisplayText&gt;&lt;record&gt;&lt;rec-number&gt;2&lt;/rec-number&gt;&lt;foreign-keys&gt;&lt;key app="EN" db-id="evxt2det3p0apker9pcxaft2a09w0fevw0tz" timestamp="1476850465"&gt;2&lt;/key&gt;&lt;/foreign-keys&gt;&lt;ref-type name="Web Page"&gt;12&lt;/ref-type&gt;&lt;contributors&gt;&lt;authors&gt;&lt;author&gt;U.S. National Library of Medicine,&lt;/author&gt;&lt;/authors&gt;&lt;/contributors&gt;&lt;titles&gt;&lt;title&gt;Health Conditions&lt;/title&gt;&lt;/titles&gt;&lt;number&gt;19/10/2016&lt;/number&gt;&lt;dates&gt;&lt;year&gt;2016&lt;/year&gt;&lt;/dates&gt;&lt;urls&gt;&lt;related-urls&gt;&lt;url&gt;https://ghr.nlm.nih.gov/condition&lt;/url&gt;&lt;/related-urls&gt;&lt;/urls&gt;&lt;/record&gt;&lt;/Cite&gt;&lt;/EndNote&gt;</w:instrText>
      </w:r>
      <w:r w:rsidR="00C15B06">
        <w:fldChar w:fldCharType="separate"/>
      </w:r>
      <w:r w:rsidR="00C15B06">
        <w:rPr>
          <w:noProof/>
        </w:rPr>
        <w:t>[2]</w:t>
      </w:r>
      <w:r w:rsidR="00C15B06">
        <w:fldChar w:fldCharType="end"/>
      </w:r>
      <w:r w:rsidR="00C15B06">
        <w:t xml:space="preserve"> </w:t>
      </w:r>
      <w:r>
        <w:rPr>
          <w:position w:val="8"/>
          <w:sz w:val="13"/>
          <w:szCs w:val="13"/>
          <w:vertAlign w:val="superscript"/>
        </w:rPr>
        <w:t xml:space="preserve"> </w:t>
      </w:r>
      <w:r>
        <w:t xml:space="preserve">Turner syndrome occurs in </w:t>
      </w:r>
      <w:r w:rsidR="009704A9">
        <w:t>approximately</w:t>
      </w:r>
      <w:r>
        <w:t xml:space="preserve"> 1 in 2,5</w:t>
      </w:r>
      <w:r w:rsidR="00CA73CA">
        <w:t>00 newborn girls worldwide</w:t>
      </w:r>
      <w:r w:rsidR="00CA73CA">
        <w:fldChar w:fldCharType="begin"/>
      </w:r>
      <w:r w:rsidR="00CA73CA">
        <w:instrText xml:space="preserve"> ADDIN EN.CITE &lt;EndNote&gt;&lt;Cite&gt;&lt;Author&gt;U.S. National Library of Medicine&lt;/Author&gt;&lt;Year&gt;2016&lt;/Year&gt;&lt;RecNum&gt;2&lt;/RecNum&gt;&lt;DisplayText&gt;[2]&lt;/DisplayText&gt;&lt;record&gt;&lt;rec-number&gt;2&lt;/rec-number&gt;&lt;foreign-keys&gt;&lt;key app="EN" db-id="evxt2det3p0apker9pcxaft2a09w0fevw0tz" timestamp="1476850465"&gt;2&lt;/key&gt;&lt;/foreign-keys&gt;&lt;ref-type name="Web Page"&gt;12&lt;/ref-type&gt;&lt;contributors&gt;&lt;authors&gt;&lt;author&gt;U.S. National Library of Medicine,&lt;/author&gt;&lt;/authors&gt;&lt;/contributors&gt;&lt;titles&gt;&lt;title&gt;Health Conditions&lt;/title&gt;&lt;/titles&gt;&lt;number&gt;19/10/2016&lt;/number&gt;&lt;dates&gt;&lt;year&gt;2016&lt;/year&gt;&lt;/dates&gt;&lt;urls&gt;&lt;related-urls&gt;&lt;url&gt;https://ghr.nlm.nih.gov/condition&lt;/url&gt;&lt;/related-urls&gt;&lt;/urls&gt;&lt;/record&gt;&lt;/Cite&gt;&lt;/EndNote&gt;</w:instrText>
      </w:r>
      <w:r w:rsidR="00CA73CA">
        <w:fldChar w:fldCharType="separate"/>
      </w:r>
      <w:r w:rsidR="00CA73CA">
        <w:rPr>
          <w:noProof/>
        </w:rPr>
        <w:t>[2]</w:t>
      </w:r>
      <w:r w:rsidR="00CA73CA">
        <w:fldChar w:fldCharType="end"/>
      </w:r>
      <w:r w:rsidR="00CA73CA">
        <w:t xml:space="preserve"> </w:t>
      </w:r>
      <w:r>
        <w:rPr>
          <w:position w:val="8"/>
          <w:sz w:val="13"/>
          <w:szCs w:val="13"/>
          <w:vertAlign w:val="superscript"/>
        </w:rPr>
        <w:t xml:space="preserve"> </w:t>
      </w:r>
      <w:r>
        <w:t xml:space="preserve">and the risk for Turner syndrome does </w:t>
      </w:r>
      <w:r w:rsidR="00CA73CA">
        <w:t>not increase with maternal age.</w:t>
      </w:r>
      <w:r w:rsidR="00CA73CA">
        <w:fldChar w:fldCharType="begin"/>
      </w:r>
      <w:r w:rsidR="00CA73CA">
        <w:instrText xml:space="preserve"> ADDIN EN.CITE &lt;EndNote&gt;&lt;Cite&gt;&lt;Author&gt;Nicolaides&lt;/Author&gt;&lt;Year&gt;2004&lt;/Year&gt;&lt;RecNum&gt;3&lt;/RecNum&gt;&lt;DisplayText&gt;[3]&lt;/DisplayText&gt;&lt;record&gt;&lt;rec-number&gt;3&lt;/rec-number&gt;&lt;foreign-keys&gt;&lt;key app="EN" db-id="evxt2det3p0apker9pcxaft2a09w0fevw0tz" timestamp="1476851073"&gt;3&lt;/key&gt;&lt;/foreign-keys&gt;&lt;ref-type name="Electronic Book"&gt;44&lt;/ref-type&gt;&lt;contributors&gt;&lt;authors&gt;&lt;author&gt;Nicolaides, K.H.&lt;/author&gt;&lt;/authors&gt;&lt;/contributors&gt;&lt;titles&gt;&lt;title&gt;&lt;style face="normal" font="default" size="100%"&gt;The 11-13&lt;/style&gt;&lt;style face="superscript" font="default" size="100%"&gt;+6&lt;/style&gt;&lt;style face="normal" font="default" size="100%"&gt; week scan&lt;/style&gt;&lt;/title&gt;&lt;/titles&gt;&lt;dates&gt;&lt;year&gt;2004&lt;/year&gt;&lt;pub-dates&gt;&lt;date&gt;19/10/2016&lt;/date&gt;&lt;/pub-dates&gt;&lt;/dates&gt;&lt;pub-location&gt;London&lt;/pub-location&gt;&lt;publisher&gt;Fetal Medicine Foundation&lt;/publisher&gt;&lt;urls&gt;&lt;related-urls&gt;&lt;url&gt;http://www.fetalmedicine.com/synced/fmf/FMF-English.pdf&lt;/url&gt;&lt;/related-urls&gt;&lt;/urls&gt;&lt;/record&gt;&lt;/Cite&gt;&lt;/EndNote&gt;</w:instrText>
      </w:r>
      <w:r w:rsidR="00CA73CA">
        <w:fldChar w:fldCharType="separate"/>
      </w:r>
      <w:r w:rsidR="00CA73CA">
        <w:rPr>
          <w:noProof/>
        </w:rPr>
        <w:t>[3]</w:t>
      </w:r>
      <w:r w:rsidR="00CA73CA">
        <w:fldChar w:fldCharType="end"/>
      </w:r>
    </w:p>
    <w:p w:rsidR="00CA73CA" w:rsidRDefault="00520C60" w:rsidP="00520C60">
      <w:r>
        <w:t xml:space="preserve">The rate of </w:t>
      </w:r>
      <w:proofErr w:type="spellStart"/>
      <w:r>
        <w:t>fetal</w:t>
      </w:r>
      <w:proofErr w:type="spellEnd"/>
      <w:r>
        <w:t xml:space="preserve"> death is high in Turner, Edwards and </w:t>
      </w:r>
      <w:proofErr w:type="spellStart"/>
      <w:r>
        <w:t>Patau</w:t>
      </w:r>
      <w:proofErr w:type="spellEnd"/>
      <w:r>
        <w:t xml:space="preserve"> syndromes with approximately 80% </w:t>
      </w:r>
      <w:proofErr w:type="spellStart"/>
      <w:r>
        <w:t>fetal</w:t>
      </w:r>
      <w:proofErr w:type="spellEnd"/>
      <w:r>
        <w:t xml:space="preserve"> loss betwee</w:t>
      </w:r>
      <w:r w:rsidR="00CA73CA">
        <w:t>n 12 and 40 weeks of pregnancy.</w:t>
      </w:r>
      <w:r w:rsidR="00CA73CA">
        <w:fldChar w:fldCharType="begin"/>
      </w:r>
      <w:r w:rsidR="00CA73CA">
        <w:instrText xml:space="preserve"> ADDIN EN.CITE &lt;EndNote&gt;&lt;Cite&gt;&lt;Author&gt;Nicolaides&lt;/Author&gt;&lt;Year&gt;2004&lt;/Year&gt;&lt;RecNum&gt;3&lt;/RecNum&gt;&lt;DisplayText&gt;[3]&lt;/DisplayText&gt;&lt;record&gt;&lt;rec-number&gt;3&lt;/rec-number&gt;&lt;foreign-keys&gt;&lt;key app="EN" db-id="evxt2det3p0apker9pcxaft2a09w0fevw0tz" timestamp="1476851073"&gt;3&lt;/key&gt;&lt;/foreign-keys&gt;&lt;ref-type name="Electronic Book"&gt;44&lt;/ref-type&gt;&lt;contributors&gt;&lt;authors&gt;&lt;author&gt;Nicolaides, K.H.&lt;/author&gt;&lt;/authors&gt;&lt;/contributors&gt;&lt;titles&gt;&lt;title&gt;&lt;style face="normal" font="default" size="100%"&gt;The 11-13&lt;/style&gt;&lt;style face="superscript" font="default" size="100%"&gt;+6&lt;/style&gt;&lt;style face="normal" font="default" size="100%"&gt; week scan&lt;/style&gt;&lt;/title&gt;&lt;/titles&gt;&lt;dates&gt;&lt;year&gt;2004&lt;/year&gt;&lt;pub-dates&gt;&lt;date&gt;19/10/2016&lt;/date&gt;&lt;/pub-dates&gt;&lt;/dates&gt;&lt;pub-location&gt;London&lt;/pub-location&gt;&lt;publisher&gt;Fetal Medicine Foundation&lt;/publisher&gt;&lt;urls&gt;&lt;related-urls&gt;&lt;url&gt;http://www.fetalmedicine.com/synced/fmf/FMF-English.pdf&lt;/url&gt;&lt;/related-urls&gt;&lt;/urls&gt;&lt;/record&gt;&lt;/Cite&gt;&lt;/EndNote&gt;</w:instrText>
      </w:r>
      <w:r w:rsidR="00CA73CA">
        <w:fldChar w:fldCharType="separate"/>
      </w:r>
      <w:r w:rsidR="00CA73CA">
        <w:rPr>
          <w:noProof/>
        </w:rPr>
        <w:t>[3]</w:t>
      </w:r>
      <w:r w:rsidR="00CA73CA">
        <w:fldChar w:fldCharType="end"/>
      </w:r>
    </w:p>
    <w:p w:rsidR="00520C60" w:rsidRPr="00CA73CA" w:rsidRDefault="00520C60" w:rsidP="00520C60">
      <w:pPr>
        <w:rPr>
          <w:sz w:val="13"/>
          <w:szCs w:val="13"/>
        </w:rPr>
      </w:pPr>
      <w:r>
        <w:t>Two patient populations are considered:</w:t>
      </w:r>
    </w:p>
    <w:p w:rsidR="00520C60" w:rsidRDefault="00520C60" w:rsidP="00520C60">
      <w:pPr>
        <w:rPr>
          <w:u w:val="single"/>
        </w:rPr>
      </w:pPr>
      <w:r w:rsidRPr="00520C60">
        <w:rPr>
          <w:u w:val="single"/>
        </w:rPr>
        <w:t>1: Primary testing – all pregnant women</w:t>
      </w:r>
    </w:p>
    <w:p w:rsidR="00520C60" w:rsidRDefault="00520C60" w:rsidP="00520C60">
      <w:r>
        <w:t xml:space="preserve">All pregnant women are at risk of </w:t>
      </w:r>
      <w:proofErr w:type="spellStart"/>
      <w:r>
        <w:t>fetal</w:t>
      </w:r>
      <w:proofErr w:type="spellEnd"/>
      <w:r>
        <w:t xml:space="preserve"> aneuploidy, and therefore the first population is to test all women who are pregnant.</w:t>
      </w:r>
      <w:r w:rsidR="00486939">
        <w:t xml:space="preserve"> Currently in Australia this is approximately 300,000 women per year.</w:t>
      </w:r>
    </w:p>
    <w:p w:rsidR="00486939" w:rsidRDefault="00486939" w:rsidP="00520C60">
      <w:pPr>
        <w:rPr>
          <w:u w:val="single"/>
        </w:rPr>
      </w:pPr>
      <w:r>
        <w:rPr>
          <w:u w:val="single"/>
        </w:rPr>
        <w:lastRenderedPageBreak/>
        <w:t xml:space="preserve">2. Contingency screening – women at increased risk of having a child with a </w:t>
      </w:r>
      <w:proofErr w:type="spellStart"/>
      <w:r>
        <w:rPr>
          <w:u w:val="single"/>
        </w:rPr>
        <w:t>fetal</w:t>
      </w:r>
      <w:proofErr w:type="spellEnd"/>
      <w:r>
        <w:rPr>
          <w:u w:val="single"/>
        </w:rPr>
        <w:t xml:space="preserve"> aneuploidy</w:t>
      </w:r>
    </w:p>
    <w:p w:rsidR="00486939" w:rsidRDefault="00486939" w:rsidP="00520C60">
      <w:r>
        <w:t xml:space="preserve">Pregnant women at increased risk of </w:t>
      </w:r>
      <w:proofErr w:type="spellStart"/>
      <w:r>
        <w:t>fetal</w:t>
      </w:r>
      <w:proofErr w:type="spellEnd"/>
      <w:r>
        <w:t xml:space="preserve"> aneuploidy are identified using the current prenatal testing approach and are </w:t>
      </w:r>
      <w:r w:rsidR="00BA2640">
        <w:t>subsequently offered NIPT.</w:t>
      </w:r>
    </w:p>
    <w:p w:rsidR="00BA2640" w:rsidRDefault="00BA2640" w:rsidP="00520C60">
      <w:r>
        <w:t xml:space="preserve">High risk of </w:t>
      </w:r>
      <w:proofErr w:type="spellStart"/>
      <w:r>
        <w:t>fetal</w:t>
      </w:r>
      <w:proofErr w:type="spellEnd"/>
      <w:r>
        <w:t xml:space="preserve"> aneuploidy is considered to be a risk of ≥1 in 300 and is calculated from factors including but not limited to:</w:t>
      </w:r>
    </w:p>
    <w:p w:rsidR="00BA2640" w:rsidRDefault="00BA2640" w:rsidP="00BA2640">
      <w:pPr>
        <w:pStyle w:val="ListParagraph"/>
        <w:numPr>
          <w:ilvl w:val="0"/>
          <w:numId w:val="17"/>
        </w:numPr>
      </w:pPr>
      <w:r>
        <w:t>Maternal age equal to or greater than 35 years</w:t>
      </w:r>
    </w:p>
    <w:p w:rsidR="00BA2640" w:rsidRDefault="00BA2640" w:rsidP="00BA2640">
      <w:pPr>
        <w:pStyle w:val="ListParagraph"/>
        <w:numPr>
          <w:ilvl w:val="0"/>
          <w:numId w:val="17"/>
        </w:numPr>
      </w:pPr>
      <w:r>
        <w:t>Abnormal maternal serum or ultrasound nuchal translucency results</w:t>
      </w:r>
    </w:p>
    <w:p w:rsidR="00BA2640" w:rsidRDefault="00BA2640" w:rsidP="00BA2640">
      <w:pPr>
        <w:pStyle w:val="ListParagraph"/>
        <w:numPr>
          <w:ilvl w:val="0"/>
          <w:numId w:val="17"/>
        </w:numPr>
      </w:pPr>
      <w:r>
        <w:t>Family history of chromosomal abnormalities.</w:t>
      </w:r>
    </w:p>
    <w:p w:rsidR="00520C60" w:rsidRPr="00CA73CA" w:rsidRDefault="00BA2640" w:rsidP="002B3338">
      <w:r>
        <w:t>It is estimated that the number of pregnant women in population 2 would be approximately 66,000 (</w:t>
      </w:r>
      <w:r w:rsidR="009704A9">
        <w:t xml:space="preserve">i.e. the </w:t>
      </w:r>
      <w:r>
        <w:t>number of pregnant women aged &gt;35 years).</w:t>
      </w:r>
    </w:p>
    <w:p w:rsidR="00E364F7" w:rsidRDefault="002B3338" w:rsidP="002B3338">
      <w:pPr>
        <w:rPr>
          <w:i/>
        </w:rPr>
      </w:pPr>
      <w:r>
        <w:rPr>
          <w:i/>
          <w:u w:val="single"/>
        </w:rPr>
        <w:t>Rationale</w:t>
      </w:r>
    </w:p>
    <w:p w:rsidR="00CA4AD3" w:rsidRDefault="00D23B26" w:rsidP="00D23B26">
      <w:r w:rsidRPr="00D23B26">
        <w:t xml:space="preserve">Existing non-invasive prenatal testing for </w:t>
      </w:r>
      <w:proofErr w:type="spellStart"/>
      <w:r w:rsidRPr="00D23B26">
        <w:t>fetal</w:t>
      </w:r>
      <w:proofErr w:type="spellEnd"/>
      <w:r w:rsidRPr="00D23B26">
        <w:t xml:space="preserve"> aneuploidy consists of combined first trimester testing (CFTS) at 11</w:t>
      </w:r>
      <w:r w:rsidRPr="00CA4AD3">
        <w:rPr>
          <w:vertAlign w:val="superscript"/>
        </w:rPr>
        <w:t>+0</w:t>
      </w:r>
      <w:r w:rsidRPr="00D23B26">
        <w:t xml:space="preserve"> and 13</w:t>
      </w:r>
      <w:r w:rsidRPr="00CA4AD3">
        <w:rPr>
          <w:vertAlign w:val="superscript"/>
        </w:rPr>
        <w:t>+6</w:t>
      </w:r>
      <w:r w:rsidRPr="00D23B26">
        <w:t xml:space="preserve"> weeks of pregnancy by calculating the o</w:t>
      </w:r>
      <w:r w:rsidR="009704A9">
        <w:t>verall risk for trisomy 21 from:</w:t>
      </w:r>
    </w:p>
    <w:p w:rsidR="00CA4AD3" w:rsidRDefault="00D23B26" w:rsidP="00CA4AD3">
      <w:pPr>
        <w:pStyle w:val="ListParagraph"/>
        <w:numPr>
          <w:ilvl w:val="0"/>
          <w:numId w:val="18"/>
        </w:numPr>
      </w:pPr>
      <w:r w:rsidRPr="00D23B26">
        <w:t xml:space="preserve">maternal age, </w:t>
      </w:r>
    </w:p>
    <w:p w:rsidR="00CA4AD3" w:rsidRDefault="00D23B26" w:rsidP="00CA4AD3">
      <w:pPr>
        <w:pStyle w:val="ListParagraph"/>
        <w:numPr>
          <w:ilvl w:val="0"/>
          <w:numId w:val="18"/>
        </w:numPr>
      </w:pPr>
      <w:r w:rsidRPr="00D23B26">
        <w:t xml:space="preserve">ultrasound measurement of </w:t>
      </w:r>
      <w:proofErr w:type="spellStart"/>
      <w:r w:rsidRPr="00D23B26">
        <w:t>fetal</w:t>
      </w:r>
      <w:proofErr w:type="spellEnd"/>
      <w:r w:rsidRPr="00D23B26">
        <w:t xml:space="preserve"> nuchal translucency</w:t>
      </w:r>
      <w:r w:rsidR="00CA4AD3">
        <w:t xml:space="preserve"> (NT)</w:t>
      </w:r>
      <w:r w:rsidRPr="00D23B26">
        <w:t xml:space="preserve"> and </w:t>
      </w:r>
    </w:p>
    <w:p w:rsidR="00CA4AD3" w:rsidRDefault="00D23B26" w:rsidP="00CA4AD3">
      <w:pPr>
        <w:pStyle w:val="ListParagraph"/>
        <w:numPr>
          <w:ilvl w:val="0"/>
          <w:numId w:val="18"/>
        </w:numPr>
      </w:pPr>
      <w:proofErr w:type="gramStart"/>
      <w:r w:rsidRPr="00D23B26">
        <w:t>maternal</w:t>
      </w:r>
      <w:proofErr w:type="gramEnd"/>
      <w:r w:rsidRPr="00D23B26">
        <w:t xml:space="preserve"> serum biochemical marker evaluation (β-human chorionic </w:t>
      </w:r>
      <w:proofErr w:type="spellStart"/>
      <w:r w:rsidRPr="00D23B26">
        <w:t>gonadotrophin</w:t>
      </w:r>
      <w:proofErr w:type="spellEnd"/>
      <w:r w:rsidRPr="00D23B26">
        <w:t xml:space="preserve"> (β-</w:t>
      </w:r>
      <w:proofErr w:type="spellStart"/>
      <w:r w:rsidRPr="00D23B26">
        <w:t>hCG</w:t>
      </w:r>
      <w:proofErr w:type="spellEnd"/>
      <w:r w:rsidRPr="00D23B26">
        <w:t xml:space="preserve">) and pregnancy associated plasma protein A (PAPP-A)). </w:t>
      </w:r>
    </w:p>
    <w:p w:rsidR="00D23B26" w:rsidRPr="00D23B26" w:rsidRDefault="00D23B26" w:rsidP="00CA4AD3">
      <w:r w:rsidRPr="00D23B26">
        <w:t>While no one of these tests has sufficient sensitivity and specificity on its own, as a combination</w:t>
      </w:r>
      <w:r w:rsidR="009704A9">
        <w:t>,</w:t>
      </w:r>
      <w:r w:rsidRPr="00D23B26">
        <w:t xml:space="preserve"> recommended performance standards for screening are achieved with a sensitivity of 85%, specificity of 95% and a positive predictive value</w:t>
      </w:r>
      <w:r w:rsidR="00CA4AD3">
        <w:t xml:space="preserve"> of approximately</w:t>
      </w:r>
      <w:r>
        <w:t xml:space="preserve"> 7 to 10%.</w:t>
      </w:r>
      <w:r>
        <w:fldChar w:fldCharType="begin"/>
      </w:r>
      <w:r>
        <w:instrText xml:space="preserve"> ADDIN EN.CITE &lt;EndNote&gt;&lt;Cite&gt;&lt;Author&gt;RANZCOG &amp;amp; 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fldChar w:fldCharType="separate"/>
      </w:r>
      <w:r>
        <w:rPr>
          <w:noProof/>
        </w:rPr>
        <w:t>[1]</w:t>
      </w:r>
      <w:r>
        <w:fldChar w:fldCharType="end"/>
      </w:r>
      <w:r>
        <w:t xml:space="preserve"> </w:t>
      </w:r>
      <w:r w:rsidRPr="00D23B26">
        <w:t>Risk results for trisomy 13 and 18 can also be incorporated into the first trimester</w:t>
      </w:r>
      <w:r>
        <w:t xml:space="preserve"> combined screening algorithm.</w:t>
      </w:r>
      <w:r>
        <w:fldChar w:fldCharType="begin"/>
      </w:r>
      <w:r>
        <w:instrText xml:space="preserve"> ADDIN EN.CITE &lt;EndNote&gt;&lt;Cite&gt;&lt;Author&gt;RANZCOG &amp;amp; 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fldChar w:fldCharType="separate"/>
      </w:r>
      <w:r>
        <w:rPr>
          <w:noProof/>
        </w:rPr>
        <w:t>[1]</w:t>
      </w:r>
      <w:r>
        <w:fldChar w:fldCharType="end"/>
      </w:r>
    </w:p>
    <w:p w:rsidR="00D23B26" w:rsidRPr="00D23B26" w:rsidRDefault="00D23B26" w:rsidP="00D23B26">
      <w:r>
        <w:t>Currently approximately</w:t>
      </w:r>
      <w:r w:rsidRPr="00D23B26">
        <w:t xml:space="preserve"> 80% of pregnant women in Australia receive first trimester antenatal care. However, for those who do not attend a medical practitioner until later in pregnancy, alternative screening is required.</w:t>
      </w:r>
    </w:p>
    <w:p w:rsidR="00D23B26" w:rsidRPr="00D23B26" w:rsidRDefault="00D23B26" w:rsidP="00D23B26">
      <w:r w:rsidRPr="00D23B26">
        <w:t>Second trimester screening consists of a maternal serum biochemical quadruple test (alpha-fetoprotein (AFP), β-</w:t>
      </w:r>
      <w:proofErr w:type="spellStart"/>
      <w:r w:rsidRPr="00D23B26">
        <w:t>hCG</w:t>
      </w:r>
      <w:proofErr w:type="spellEnd"/>
      <w:r w:rsidRPr="00D23B26">
        <w:t xml:space="preserve">, unconjugated oestriol, and </w:t>
      </w:r>
      <w:proofErr w:type="spellStart"/>
      <w:r w:rsidRPr="00D23B26">
        <w:t>inhibin</w:t>
      </w:r>
      <w:proofErr w:type="spellEnd"/>
      <w:r w:rsidRPr="00D23B26">
        <w:t xml:space="preserve"> A). This screening for trisomy 21 is reported to have a sensitivity of 75%, specificity of 95% and a positive predictive value of </w:t>
      </w:r>
      <w:r w:rsidR="009704A9">
        <w:t>approximately</w:t>
      </w:r>
      <w:r w:rsidRPr="00D23B26">
        <w:t xml:space="preserve"> 2 to 3%. </w:t>
      </w:r>
      <w:r w:rsidR="00CA4AD3">
        <w:fldChar w:fldCharType="begin"/>
      </w:r>
      <w:r w:rsidR="00CA4AD3">
        <w:instrText xml:space="preserve"> ADDIN EN.CITE &lt;EndNote&gt;&lt;Cite&gt;&lt;Author&gt;RANZCOG &amp;amp; 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rsidR="00CA4AD3">
        <w:fldChar w:fldCharType="separate"/>
      </w:r>
      <w:r w:rsidR="00CA4AD3">
        <w:rPr>
          <w:noProof/>
        </w:rPr>
        <w:t>[1]</w:t>
      </w:r>
      <w:r w:rsidR="00CA4AD3">
        <w:fldChar w:fldCharType="end"/>
      </w:r>
      <w:r w:rsidRPr="00D23B26">
        <w:t xml:space="preserve"> An ultrasound at 18-20 weeks of pregnancy is not recommended as a primary screening test for trisomy 21 due to its relatively poor sensitivity and specificity.</w:t>
      </w:r>
      <w:r w:rsidR="00CA4AD3">
        <w:fldChar w:fldCharType="begin"/>
      </w:r>
      <w:r w:rsidR="00CA4AD3">
        <w:instrText xml:space="preserve"> ADDIN EN.CITE &lt;EndNote&gt;&lt;Cite&gt;&lt;Author&gt;RANZCOG &amp;amp; 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rsidR="00CA4AD3">
        <w:fldChar w:fldCharType="separate"/>
      </w:r>
      <w:r w:rsidR="00CA4AD3">
        <w:rPr>
          <w:noProof/>
        </w:rPr>
        <w:t>[1]</w:t>
      </w:r>
      <w:r w:rsidR="00CA4AD3">
        <w:fldChar w:fldCharType="end"/>
      </w:r>
    </w:p>
    <w:p w:rsidR="00D23B26" w:rsidRDefault="00D23B26" w:rsidP="00D23B26">
      <w:r w:rsidRPr="00D23B26">
        <w:t xml:space="preserve">Secondary confirmatory genetic testing is required where high risk is identified. This is undertaken on samples obtained from the </w:t>
      </w:r>
      <w:proofErr w:type="spellStart"/>
      <w:r w:rsidRPr="00D23B26">
        <w:t>fetus</w:t>
      </w:r>
      <w:proofErr w:type="spellEnd"/>
      <w:r w:rsidRPr="00D23B26">
        <w:t xml:space="preserve"> using invasive techniques; amniocentesis or chorionic villus sampling (CVS) for </w:t>
      </w:r>
      <w:proofErr w:type="spellStart"/>
      <w:r w:rsidRPr="00D23B26">
        <w:t>fetal</w:t>
      </w:r>
      <w:proofErr w:type="spellEnd"/>
      <w:r w:rsidRPr="00D23B26">
        <w:t xml:space="preserve"> karyotyping.</w:t>
      </w:r>
    </w:p>
    <w:p w:rsidR="00CA4AD3" w:rsidRDefault="00CA4AD3" w:rsidP="00CA4AD3">
      <w:r>
        <w:t xml:space="preserve">Amniocentesis at 14-20 weeks gestation has a 1% higher risk of </w:t>
      </w:r>
      <w:proofErr w:type="spellStart"/>
      <w:r>
        <w:t>fetal</w:t>
      </w:r>
      <w:proofErr w:type="spellEnd"/>
      <w:r>
        <w:t xml:space="preserve"> loss and is associated with an increased risk of respiratory distress syndrome and pneumonia.</w:t>
      </w:r>
      <w:r>
        <w:fldChar w:fldCharType="begin"/>
      </w:r>
      <w:r>
        <w:instrText xml:space="preserve"> ADDIN EN.CITE &lt;EndNote&gt;&lt;Cite&gt;&lt;Author&gt;Nicolaides&lt;/Author&gt;&lt;Year&gt;2004&lt;/Year&gt;&lt;RecNum&gt;3&lt;/RecNum&gt;&lt;DisplayText&gt;[3]&lt;/DisplayText&gt;&lt;record&gt;&lt;rec-number&gt;3&lt;/rec-number&gt;&lt;foreign-keys&gt;&lt;key app="EN" db-id="evxt2det3p0apker9pcxaft2a09w0fevw0tz" timestamp="1476851073"&gt;3&lt;/key&gt;&lt;/foreign-keys&gt;&lt;ref-type name="Electronic Book"&gt;44&lt;/ref-type&gt;&lt;contributors&gt;&lt;authors&gt;&lt;author&gt;Nicolaides, K.H.&lt;/author&gt;&lt;/authors&gt;&lt;/contributors&gt;&lt;titles&gt;&lt;title&gt;&lt;style face="normal" font="default" size="100%"&gt;The 11-13&lt;/style&gt;&lt;style face="superscript" font="default" size="100%"&gt;+6&lt;/style&gt;&lt;style face="normal" font="default" size="100%"&gt; week scan&lt;/style&gt;&lt;/title&gt;&lt;/titles&gt;&lt;dates&gt;&lt;year&gt;2004&lt;/year&gt;&lt;pub-dates&gt;&lt;date&gt;19/10/2016&lt;/date&gt;&lt;/pub-dates&gt;&lt;/dates&gt;&lt;pub-location&gt;London&lt;/pub-location&gt;&lt;publisher&gt;Fetal Medicine Foundation&lt;/publisher&gt;&lt;urls&gt;&lt;related-urls&gt;&lt;url&gt;http://www.fetalmedicine.com/synced/fmf/FMF-English.pdf&lt;/url&gt;&lt;/related-urls&gt;&lt;/urls&gt;&lt;/record&gt;&lt;/Cite&gt;&lt;/EndNote&gt;</w:instrText>
      </w:r>
      <w:r>
        <w:fldChar w:fldCharType="separate"/>
      </w:r>
      <w:r>
        <w:rPr>
          <w:noProof/>
        </w:rPr>
        <w:t>[3]</w:t>
      </w:r>
      <w:r>
        <w:fldChar w:fldCharType="end"/>
      </w:r>
      <w:r>
        <w:t xml:space="preserve"> Amniocentesis at 10-14 weeks gestation has 2% higher risk of </w:t>
      </w:r>
      <w:proofErr w:type="spellStart"/>
      <w:r>
        <w:t>fetal</w:t>
      </w:r>
      <w:proofErr w:type="spellEnd"/>
      <w:r>
        <w:t xml:space="preserve"> loss and has a 1.6% higher risk of </w:t>
      </w:r>
      <w:proofErr w:type="spellStart"/>
      <w:r>
        <w:t>talipes</w:t>
      </w:r>
      <w:proofErr w:type="spellEnd"/>
      <w:r>
        <w:t xml:space="preserve"> </w:t>
      </w:r>
      <w:proofErr w:type="spellStart"/>
      <w:r>
        <w:t>equinovarus</w:t>
      </w:r>
      <w:proofErr w:type="spellEnd"/>
      <w:r>
        <w:t xml:space="preserve"> (club foot) than first-trimester CVS or second trimester amniocentesis.</w:t>
      </w:r>
      <w:r>
        <w:fldChar w:fldCharType="begin"/>
      </w:r>
      <w:r>
        <w:instrText xml:space="preserve"> ADDIN EN.CITE &lt;EndNote&gt;&lt;Cite&gt;&lt;Author&gt;Nicolaides&lt;/Author&gt;&lt;Year&gt;2004&lt;/Year&gt;&lt;RecNum&gt;3&lt;/RecNum&gt;&lt;DisplayText&gt;[3]&lt;/DisplayText&gt;&lt;record&gt;&lt;rec-number&gt;3&lt;/rec-number&gt;&lt;foreign-keys&gt;&lt;key app="EN" db-id="evxt2det3p0apker9pcxaft2a09w0fevw0tz" timestamp="1476851073"&gt;3&lt;/key&gt;&lt;/foreign-keys&gt;&lt;ref-type name="Electronic Book"&gt;44&lt;/ref-type&gt;&lt;contributors&gt;&lt;authors&gt;&lt;author&gt;Nicolaides, K.H.&lt;/author&gt;&lt;/authors&gt;&lt;/contributors&gt;&lt;titles&gt;&lt;title&gt;&lt;style face="normal" font="default" size="100%"&gt;The 11-13&lt;/style&gt;&lt;style face="superscript" font="default" size="100%"&gt;+6&lt;/style&gt;&lt;style face="normal" font="default" size="100%"&gt; week scan&lt;/style&gt;&lt;/title&gt;&lt;/titles&gt;&lt;dates&gt;&lt;year&gt;2004&lt;/year&gt;&lt;pub-dates&gt;&lt;date&gt;19/10/2016&lt;/date&gt;&lt;/pub-dates&gt;&lt;/dates&gt;&lt;pub-location&gt;London&lt;/pub-location&gt;&lt;publisher&gt;Fetal Medicine Foundation&lt;/publisher&gt;&lt;urls&gt;&lt;related-urls&gt;&lt;url&gt;http://www.fetalmedicine.com/synced/fmf/FMF-English.pdf&lt;/url&gt;&lt;/related-urls&gt;&lt;/urls&gt;&lt;/record&gt;&lt;/Cite&gt;&lt;/EndNote&gt;</w:instrText>
      </w:r>
      <w:r>
        <w:fldChar w:fldCharType="separate"/>
      </w:r>
      <w:r>
        <w:rPr>
          <w:noProof/>
        </w:rPr>
        <w:t>[3]</w:t>
      </w:r>
      <w:r>
        <w:fldChar w:fldCharType="end"/>
      </w:r>
    </w:p>
    <w:p w:rsidR="00CA4AD3" w:rsidRDefault="00CA4AD3" w:rsidP="00CA4AD3">
      <w:r>
        <w:lastRenderedPageBreak/>
        <w:t xml:space="preserve">First trimester CVS has a similar risk to second trimester amniocentesis. However CVS must be performed after 10 weeks gestation to avoid other </w:t>
      </w:r>
      <w:proofErr w:type="spellStart"/>
      <w:r>
        <w:t>fetal</w:t>
      </w:r>
      <w:proofErr w:type="spellEnd"/>
      <w:r>
        <w:t xml:space="preserve"> abnormalities (</w:t>
      </w:r>
      <w:proofErr w:type="spellStart"/>
      <w:r>
        <w:t>fetal</w:t>
      </w:r>
      <w:proofErr w:type="spellEnd"/>
      <w:r>
        <w:t xml:space="preserve"> transverse limb abnormalities, </w:t>
      </w:r>
      <w:proofErr w:type="spellStart"/>
      <w:r>
        <w:t>micrognathia</w:t>
      </w:r>
      <w:proofErr w:type="spellEnd"/>
      <w:r>
        <w:t xml:space="preserve"> and </w:t>
      </w:r>
      <w:proofErr w:type="spellStart"/>
      <w:r>
        <w:t>microglossia</w:t>
      </w:r>
      <w:proofErr w:type="spellEnd"/>
      <w:r>
        <w:t>).</w:t>
      </w:r>
      <w:r>
        <w:fldChar w:fldCharType="begin"/>
      </w:r>
      <w:r>
        <w:instrText xml:space="preserve"> ADDIN EN.CITE &lt;EndNote&gt;&lt;Cite&gt;&lt;Author&gt;Nicolaides&lt;/Author&gt;&lt;Year&gt;2004&lt;/Year&gt;&lt;RecNum&gt;3&lt;/RecNum&gt;&lt;DisplayText&gt;[3]&lt;/DisplayText&gt;&lt;record&gt;&lt;rec-number&gt;3&lt;/rec-number&gt;&lt;foreign-keys&gt;&lt;key app="EN" db-id="evxt2det3p0apker9pcxaft2a09w0fevw0tz" timestamp="1476851073"&gt;3&lt;/key&gt;&lt;/foreign-keys&gt;&lt;ref-type name="Electronic Book"&gt;44&lt;/ref-type&gt;&lt;contributors&gt;&lt;authors&gt;&lt;author&gt;Nicolaides, K.H.&lt;/author&gt;&lt;/authors&gt;&lt;/contributors&gt;&lt;titles&gt;&lt;title&gt;&lt;style face="normal" font="default" size="100%"&gt;The 11-13&lt;/style&gt;&lt;style face="superscript" font="default" size="100%"&gt;+6&lt;/style&gt;&lt;style face="normal" font="default" size="100%"&gt; week scan&lt;/style&gt;&lt;/title&gt;&lt;/titles&gt;&lt;dates&gt;&lt;year&gt;2004&lt;/year&gt;&lt;pub-dates&gt;&lt;date&gt;19/10/2016&lt;/date&gt;&lt;/pub-dates&gt;&lt;/dates&gt;&lt;pub-location&gt;London&lt;/pub-location&gt;&lt;publisher&gt;Fetal Medicine Foundation&lt;/publisher&gt;&lt;urls&gt;&lt;related-urls&gt;&lt;url&gt;http://www.fetalmedicine.com/synced/fmf/FMF-English.pdf&lt;/url&gt;&lt;/related-urls&gt;&lt;/urls&gt;&lt;/record&gt;&lt;/Cite&gt;&lt;/EndNote&gt;</w:instrText>
      </w:r>
      <w:r>
        <w:fldChar w:fldCharType="separate"/>
      </w:r>
      <w:r>
        <w:rPr>
          <w:noProof/>
        </w:rPr>
        <w:t>[3]</w:t>
      </w:r>
      <w:r>
        <w:fldChar w:fldCharType="end"/>
      </w:r>
    </w:p>
    <w:p w:rsidR="00CA4AD3" w:rsidRDefault="00CA4AD3" w:rsidP="00D23B26">
      <w:r>
        <w:t xml:space="preserve">The rationale for patient population 1 (all pregnant women) is that it would increase the detection of </w:t>
      </w:r>
      <w:proofErr w:type="spellStart"/>
      <w:r>
        <w:t>fetal</w:t>
      </w:r>
      <w:proofErr w:type="spellEnd"/>
      <w:r>
        <w:t xml:space="preserve"> aneuploidy with a corresponding reduction in invasive testing, which would reduce iatrogenic </w:t>
      </w:r>
      <w:proofErr w:type="spellStart"/>
      <w:r>
        <w:t>euploid</w:t>
      </w:r>
      <w:proofErr w:type="spellEnd"/>
      <w:r>
        <w:t xml:space="preserve"> losses.</w:t>
      </w:r>
    </w:p>
    <w:p w:rsidR="00CA4AD3" w:rsidRPr="00D23B26" w:rsidRDefault="00CA4AD3" w:rsidP="00D23B26">
      <w:r>
        <w:t xml:space="preserve">The rationale for patient population 2 (contingency screening) is that it would maintain the current rate of detection of </w:t>
      </w:r>
      <w:proofErr w:type="spellStart"/>
      <w:r>
        <w:t>fetal</w:t>
      </w:r>
      <w:proofErr w:type="spellEnd"/>
      <w:r>
        <w:t xml:space="preserve"> aneuploidy with a corresponding reduction in invasive testing, which would reduce iatrogenic </w:t>
      </w:r>
      <w:proofErr w:type="spellStart"/>
      <w:r>
        <w:t>euploid</w:t>
      </w:r>
      <w:proofErr w:type="spellEnd"/>
      <w:r>
        <w:t xml:space="preserve"> losses. It wou</w:t>
      </w:r>
      <w:r w:rsidR="00386824">
        <w:t>ld also be a cheaper option than</w:t>
      </w:r>
      <w:r>
        <w:t xml:space="preserve"> patient population 1. </w:t>
      </w:r>
      <w:r w:rsidR="00386824">
        <w:t>The criteria for contingency screening and categorisation of ‘high risk’ (≥1 in 300) are based on current practice for CFTS and define the population who are currently recommended for invasive testing. Other options for defining this population could be considered (for example, lowering the risk threshold).</w:t>
      </w:r>
    </w:p>
    <w:p w:rsidR="00953ED7" w:rsidRPr="00E364F7" w:rsidRDefault="004E0A45" w:rsidP="00953ED7">
      <w:pPr>
        <w:rPr>
          <w:b/>
        </w:rPr>
      </w:pPr>
      <w:r>
        <w:rPr>
          <w:b/>
        </w:rPr>
        <w:t>Prior tests</w:t>
      </w:r>
    </w:p>
    <w:p w:rsidR="00D044C0" w:rsidRDefault="00D044C0" w:rsidP="00D044C0">
      <w:pPr>
        <w:rPr>
          <w:u w:val="single"/>
        </w:rPr>
      </w:pPr>
      <w:r w:rsidRPr="00520C60">
        <w:rPr>
          <w:u w:val="single"/>
        </w:rPr>
        <w:t>1: Primary testing – all pregnant women</w:t>
      </w:r>
    </w:p>
    <w:p w:rsidR="00D044C0" w:rsidRDefault="00D044C0" w:rsidP="00D044C0">
      <w:r>
        <w:t>No prior tests. All pregnant women are eligible.</w:t>
      </w:r>
    </w:p>
    <w:p w:rsidR="00D044C0" w:rsidRDefault="00D044C0" w:rsidP="00D044C0">
      <w:pPr>
        <w:rPr>
          <w:u w:val="single"/>
        </w:rPr>
      </w:pPr>
      <w:r>
        <w:rPr>
          <w:u w:val="single"/>
        </w:rPr>
        <w:t xml:space="preserve">2. Contingency screening – women at increased risk of having a child with a </w:t>
      </w:r>
      <w:proofErr w:type="spellStart"/>
      <w:r>
        <w:rPr>
          <w:u w:val="single"/>
        </w:rPr>
        <w:t>fetal</w:t>
      </w:r>
      <w:proofErr w:type="spellEnd"/>
      <w:r>
        <w:rPr>
          <w:u w:val="single"/>
        </w:rPr>
        <w:t xml:space="preserve"> aneuploidy</w:t>
      </w:r>
    </w:p>
    <w:p w:rsidR="00D044C0" w:rsidRDefault="00D044C0" w:rsidP="00D044C0">
      <w:r>
        <w:t>The prior tests are c</w:t>
      </w:r>
      <w:r w:rsidRPr="00D23B26">
        <w:t>ombined first trimester testing (CFTS) at 11</w:t>
      </w:r>
      <w:r w:rsidRPr="00CA4AD3">
        <w:rPr>
          <w:vertAlign w:val="superscript"/>
        </w:rPr>
        <w:t>+0</w:t>
      </w:r>
      <w:r>
        <w:t xml:space="preserve"> to</w:t>
      </w:r>
      <w:r w:rsidRPr="00D23B26">
        <w:t xml:space="preserve"> 13</w:t>
      </w:r>
      <w:r w:rsidRPr="00CA4AD3">
        <w:rPr>
          <w:vertAlign w:val="superscript"/>
        </w:rPr>
        <w:t>+6</w:t>
      </w:r>
      <w:r w:rsidRPr="00D23B26">
        <w:t xml:space="preserve"> weeks of pregnancy</w:t>
      </w:r>
      <w:r>
        <w:t xml:space="preserve"> which includes:</w:t>
      </w:r>
    </w:p>
    <w:p w:rsidR="00D044C0" w:rsidRDefault="00D044C0" w:rsidP="00D044C0">
      <w:pPr>
        <w:pStyle w:val="ListParagraph"/>
        <w:numPr>
          <w:ilvl w:val="0"/>
          <w:numId w:val="18"/>
        </w:numPr>
      </w:pPr>
      <w:r w:rsidRPr="00D23B26">
        <w:t xml:space="preserve">ultrasound measurement of </w:t>
      </w:r>
      <w:proofErr w:type="spellStart"/>
      <w:r w:rsidRPr="00D23B26">
        <w:t>fetal</w:t>
      </w:r>
      <w:proofErr w:type="spellEnd"/>
      <w:r w:rsidRPr="00D23B26">
        <w:t xml:space="preserve"> nuchal translucency</w:t>
      </w:r>
      <w:r>
        <w:t xml:space="preserve"> (NT)</w:t>
      </w:r>
      <w:r w:rsidRPr="00D23B26">
        <w:t xml:space="preserve"> and </w:t>
      </w:r>
    </w:p>
    <w:p w:rsidR="00D044C0" w:rsidRDefault="00D044C0" w:rsidP="00D044C0">
      <w:pPr>
        <w:pStyle w:val="ListParagraph"/>
        <w:numPr>
          <w:ilvl w:val="0"/>
          <w:numId w:val="18"/>
        </w:numPr>
      </w:pPr>
      <w:proofErr w:type="gramStart"/>
      <w:r w:rsidRPr="00D23B26">
        <w:t>maternal</w:t>
      </w:r>
      <w:proofErr w:type="gramEnd"/>
      <w:r w:rsidRPr="00D23B26">
        <w:t xml:space="preserve"> serum biochemical marker evaluation (β-human chorionic </w:t>
      </w:r>
      <w:proofErr w:type="spellStart"/>
      <w:r w:rsidRPr="00D23B26">
        <w:t>gonadotrophin</w:t>
      </w:r>
      <w:proofErr w:type="spellEnd"/>
      <w:r w:rsidRPr="00D23B26">
        <w:t xml:space="preserve"> (β-</w:t>
      </w:r>
      <w:proofErr w:type="spellStart"/>
      <w:r w:rsidRPr="00D23B26">
        <w:t>hCG</w:t>
      </w:r>
      <w:proofErr w:type="spellEnd"/>
      <w:r w:rsidRPr="00D23B26">
        <w:t xml:space="preserve">) and pregnancy associated plasma protein A (PAPP-A)). </w:t>
      </w:r>
    </w:p>
    <w:p w:rsidR="00D044C0" w:rsidRDefault="00D044C0" w:rsidP="00D044C0">
      <w:r>
        <w:t>Note these prior tests are only applicable for women who present to a medical practitioner in the first trimester of pregnancy. For women who present later in pregnancy, the following prior test would be undertaken:</w:t>
      </w:r>
    </w:p>
    <w:p w:rsidR="00D044C0" w:rsidRDefault="00D044C0" w:rsidP="00D044C0">
      <w:pPr>
        <w:pStyle w:val="ListParagraph"/>
        <w:numPr>
          <w:ilvl w:val="0"/>
          <w:numId w:val="19"/>
        </w:numPr>
      </w:pPr>
      <w:proofErr w:type="gramStart"/>
      <w:r w:rsidRPr="00D23B26">
        <w:t>serum</w:t>
      </w:r>
      <w:proofErr w:type="gramEnd"/>
      <w:r w:rsidRPr="00D23B26">
        <w:t xml:space="preserve"> biochemical quadruple test (alpha-fetoprotein (AFP), β-</w:t>
      </w:r>
      <w:proofErr w:type="spellStart"/>
      <w:r w:rsidRPr="00D23B26">
        <w:t>hCG</w:t>
      </w:r>
      <w:proofErr w:type="spellEnd"/>
      <w:r w:rsidRPr="00D23B26">
        <w:t xml:space="preserve">, unconjugated oestriol, and </w:t>
      </w:r>
      <w:proofErr w:type="spellStart"/>
      <w:r w:rsidRPr="00D23B26">
        <w:t>inhibin</w:t>
      </w:r>
      <w:proofErr w:type="spellEnd"/>
      <w:r w:rsidRPr="00D23B26">
        <w:t xml:space="preserve"> A)</w:t>
      </w:r>
      <w:r>
        <w:t>.</w:t>
      </w:r>
    </w:p>
    <w:p w:rsidR="00EC170E" w:rsidRPr="004A187C" w:rsidRDefault="00EC170E" w:rsidP="00EC170E">
      <w:r>
        <w:t>Women who don’t present to a medical practitioner in the first trimester are not considered further in this PICO confirmation and are not included in the clinical algorithm.</w:t>
      </w:r>
    </w:p>
    <w:p w:rsidR="00896845" w:rsidRPr="00E364F7" w:rsidRDefault="00896845">
      <w:pPr>
        <w:rPr>
          <w:b/>
        </w:rPr>
      </w:pPr>
      <w:r w:rsidRPr="00E364F7">
        <w:rPr>
          <w:b/>
        </w:rPr>
        <w:t>Intervention</w:t>
      </w:r>
    </w:p>
    <w:p w:rsidR="005725CE" w:rsidRDefault="005725CE" w:rsidP="005725CE">
      <w:r>
        <w:t xml:space="preserve">Non-invasive prenatal testing through the analysis of cell free </w:t>
      </w:r>
      <w:proofErr w:type="spellStart"/>
      <w:r>
        <w:t>fetal</w:t>
      </w:r>
      <w:proofErr w:type="spellEnd"/>
      <w:r>
        <w:t xml:space="preserve"> DNA is a major technological advancement in testing for </w:t>
      </w:r>
      <w:proofErr w:type="spellStart"/>
      <w:r>
        <w:t>fetal</w:t>
      </w:r>
      <w:proofErr w:type="spellEnd"/>
      <w:r>
        <w:t xml:space="preserve"> aneuploidy. </w:t>
      </w:r>
    </w:p>
    <w:p w:rsidR="005725CE" w:rsidRDefault="005725CE" w:rsidP="005725CE">
      <w:r>
        <w:t xml:space="preserve">Until recently, obtaining tissue of </w:t>
      </w:r>
      <w:proofErr w:type="spellStart"/>
      <w:r>
        <w:t>fetal</w:t>
      </w:r>
      <w:proofErr w:type="spellEnd"/>
      <w:r>
        <w:t xml:space="preserve"> origin for genetic testing could only be obtained by invasive techniques such as amniocentesis (amniotic fluid samples containing </w:t>
      </w:r>
      <w:proofErr w:type="spellStart"/>
      <w:r>
        <w:t>fetal</w:t>
      </w:r>
      <w:proofErr w:type="spellEnd"/>
      <w:r>
        <w:t xml:space="preserve"> cells mostly of epithelial origin) or chorionic villus sampling (placental samples containing mesodermal connective tissue and </w:t>
      </w:r>
      <w:r>
        <w:lastRenderedPageBreak/>
        <w:t>trophoblastic cells of the placen</w:t>
      </w:r>
      <w:r w:rsidR="00DF65B7">
        <w:t xml:space="preserve">ta). However DNA from the </w:t>
      </w:r>
      <w:proofErr w:type="spellStart"/>
      <w:r w:rsidR="00DF65B7">
        <w:t>fetus</w:t>
      </w:r>
      <w:proofErr w:type="spellEnd"/>
      <w:r w:rsidR="00DF65B7">
        <w:t xml:space="preserve"> is found </w:t>
      </w:r>
      <w:r>
        <w:t xml:space="preserve">circulating in maternal blood in intact </w:t>
      </w:r>
      <w:proofErr w:type="spellStart"/>
      <w:r>
        <w:t>fetal</w:t>
      </w:r>
      <w:proofErr w:type="spellEnd"/>
      <w:r>
        <w:t xml:space="preserve"> cells or after the breakdown of cells (mostly placental) as cell free DNA. Only 10-15% of cell free DNA circulating in maternal blood is </w:t>
      </w:r>
      <w:proofErr w:type="spellStart"/>
      <w:r>
        <w:t>fetal</w:t>
      </w:r>
      <w:proofErr w:type="spellEnd"/>
      <w:r>
        <w:t xml:space="preserve"> in origin but this </w:t>
      </w:r>
      <w:proofErr w:type="spellStart"/>
      <w:r>
        <w:t>fetal</w:t>
      </w:r>
      <w:proofErr w:type="spellEnd"/>
      <w:r>
        <w:t xml:space="preserve"> fraction can now be detected and measured.</w:t>
      </w:r>
    </w:p>
    <w:p w:rsidR="005725CE" w:rsidRDefault="005725CE" w:rsidP="005725CE">
      <w:r>
        <w:t xml:space="preserve">In NIPT, cell free </w:t>
      </w:r>
      <w:proofErr w:type="spellStart"/>
      <w:r>
        <w:t>fetal</w:t>
      </w:r>
      <w:proofErr w:type="spellEnd"/>
      <w:r>
        <w:t xml:space="preserve"> DNA (</w:t>
      </w:r>
      <w:proofErr w:type="spellStart"/>
      <w:r>
        <w:t>cffDNA</w:t>
      </w:r>
      <w:proofErr w:type="spellEnd"/>
      <w:r>
        <w:t xml:space="preserve">) is analysed by next generation sequencing (NGS) to detect quantitative differences in the number of DNA fragments of different chromosomes to distinguish </w:t>
      </w:r>
      <w:proofErr w:type="spellStart"/>
      <w:r>
        <w:t>fetal</w:t>
      </w:r>
      <w:proofErr w:type="spellEnd"/>
      <w:r>
        <w:t xml:space="preserve"> aneuploidies from unaffected pregnancies.</w:t>
      </w:r>
    </w:p>
    <w:p w:rsidR="005725CE" w:rsidRPr="005725CE" w:rsidRDefault="005725CE" w:rsidP="005725CE">
      <w:r w:rsidRPr="005725CE">
        <w:t>The test requires a venepuncture to be performed on the pregnant woman for the collection of a blood sample that is referred to a pathology laboratory for genetic analysis. Testing would be provided by Approved Practising Pathologists in line with other tests in the MBS Pathology Table.</w:t>
      </w:r>
    </w:p>
    <w:p w:rsidR="005725CE" w:rsidRPr="005725CE" w:rsidRDefault="005725CE" w:rsidP="005725CE">
      <w:r w:rsidRPr="005725CE">
        <w:t>NIPT would be offered as part of routine clinical care and provided after 10 weeks gestation.</w:t>
      </w:r>
      <w:r>
        <w:t xml:space="preserve"> It would be offered once per pregnancy, unless a repeat test was required due to test failure (</w:t>
      </w:r>
      <w:r w:rsidR="00A62E0B">
        <w:t xml:space="preserve">estimated </w:t>
      </w:r>
      <w:r>
        <w:t>1.6%</w:t>
      </w:r>
      <w:r w:rsidR="00A62E0B">
        <w:t xml:space="preserve"> </w:t>
      </w:r>
      <w:r w:rsidR="00A62E0B">
        <w:fldChar w:fldCharType="begin"/>
      </w:r>
      <w:r w:rsidR="00A62E0B">
        <w:instrText xml:space="preserve"> ADDIN EN.CITE &lt;EndNote&gt;&lt;Cite&gt;&lt;Author&gt;Taneja&lt;/Author&gt;&lt;Year&gt;2016&lt;/Year&gt;&lt;RecNum&gt;4&lt;/RecNum&gt;&lt;DisplayText&gt;[4]&lt;/DisplayText&gt;&lt;record&gt;&lt;rec-number&gt;4&lt;/rec-number&gt;&lt;foreign-keys&gt;&lt;key app="EN" db-id="evxt2det3p0apker9pcxaft2a09w0fevw0tz" timestamp="1476856081"&gt;4&lt;/key&gt;&lt;/foreign-keys&gt;&lt;ref-type name="Journal Article"&gt;17&lt;/ref-type&gt;&lt;contributors&gt;&lt;authors&gt;&lt;author&gt;Taneja, Patricia A.&lt;/author&gt;&lt;author&gt;Snyder, Holly L.&lt;/author&gt;&lt;author&gt;de Feo, Eileen&lt;/author&gt;&lt;author&gt;Kruglyak, Kristina M.&lt;/author&gt;&lt;author&gt;Halks‐Miller, Meredith&lt;/author&gt;&lt;author&gt;Curnow, Kirsten J.&lt;/author&gt;&lt;author&gt;Bhatt, Sucheta&lt;/author&gt;&lt;/authors&gt;&lt;/contributors&gt;&lt;titles&gt;&lt;title&gt;Noninvasive prenatal testing in the general obstetric population: clinical performance and counseling considerations in over 85 000 cases&lt;/title&gt;&lt;secondary-title&gt;Prenatal Diagnosis&lt;/secondary-title&gt;&lt;/titles&gt;&lt;periodical&gt;&lt;full-title&gt;Prenatal Diagnosis&lt;/full-title&gt;&lt;/periodical&gt;&lt;pages&gt;237-243&lt;/pages&gt;&lt;volume&gt;36&lt;/volume&gt;&lt;number&gt;3&lt;/number&gt;&lt;dates&gt;&lt;year&gt;2016&lt;/year&gt;&lt;pub-dates&gt;&lt;date&gt;01/27&amp;#xD;08/03/received&amp;#xD;11/25/revised&amp;#xD;12/23/accepted&lt;/date&gt;&lt;/pub-dates&gt;&lt;/dates&gt;&lt;pub-location&gt;Hoboken&lt;/pub-location&gt;&lt;publisher&gt;John Wiley and Sons Inc.&lt;/publisher&gt;&lt;isbn&gt;0197-3851&amp;#xD;1097-0223&lt;/isbn&gt;&lt;accession-num&gt;PMC4819889&lt;/accession-num&gt;&lt;urls&gt;&lt;related-urls&gt;&lt;url&gt;http://www.ncbi.nlm.nih.gov/pmc/articles/PMC4819889/&lt;/url&gt;&lt;/related-urls&gt;&lt;/urls&gt;&lt;electronic-resource-num&gt;10.1002/pd.4766&lt;/electronic-resource-num&gt;&lt;remote-database-name&gt;PMC&lt;/remote-database-name&gt;&lt;/record&gt;&lt;/Cite&gt;&lt;/EndNote&gt;</w:instrText>
      </w:r>
      <w:r w:rsidR="00A62E0B">
        <w:fldChar w:fldCharType="separate"/>
      </w:r>
      <w:r w:rsidR="00A62E0B">
        <w:rPr>
          <w:noProof/>
        </w:rPr>
        <w:t>[4]</w:t>
      </w:r>
      <w:r w:rsidR="00A62E0B">
        <w:fldChar w:fldCharType="end"/>
      </w:r>
      <w:r>
        <w:t>).</w:t>
      </w:r>
    </w:p>
    <w:p w:rsidR="005725CE" w:rsidRDefault="005725CE" w:rsidP="005725CE">
      <w:r w:rsidRPr="005725CE">
        <w:t>The NIPT result would be reported to the treating medical practitioner who would advise the patient of the result and provide counselling where required.</w:t>
      </w:r>
    </w:p>
    <w:p w:rsidR="005725CE" w:rsidRDefault="005725CE" w:rsidP="005725CE">
      <w:r w:rsidRPr="005725CE">
        <w:t>Various assays are available for NIPT using the same scientific principles.</w:t>
      </w:r>
      <w:r>
        <w:t xml:space="preserve"> The assessment will consider all commercial products and would allow for the use of any product which has regulatory approval on the Australian market. It is anticipated that new products will continue to be developed using the same scientific principles.</w:t>
      </w:r>
    </w:p>
    <w:p w:rsidR="00A62E0B" w:rsidRPr="00870120" w:rsidRDefault="00A62E0B" w:rsidP="005725CE">
      <w:r>
        <w:t xml:space="preserve">NIPT is not currently subsidised in Australia by Government or private health insurance. Women may self-fund the test. </w:t>
      </w:r>
      <w:r w:rsidRPr="00A62E0B">
        <w:t>T</w:t>
      </w:r>
      <w:r>
        <w:t>he RANZCOG considers that t</w:t>
      </w:r>
      <w:r w:rsidRPr="00A62E0B">
        <w:t xml:space="preserve">his financial barrier poses major ethical and economic challenges to the successful incorporation of </w:t>
      </w:r>
      <w:r>
        <w:t>NIPT</w:t>
      </w:r>
      <w:r w:rsidRPr="00A62E0B">
        <w:t xml:space="preserve"> testing into prenatal care and precl</w:t>
      </w:r>
      <w:r>
        <w:t>udes them from providing universal recommendations</w:t>
      </w:r>
      <w:r w:rsidRPr="00A62E0B">
        <w:t>.</w:t>
      </w:r>
      <w:r>
        <w:t xml:space="preserve"> NIPT</w:t>
      </w:r>
      <w:r w:rsidRPr="00A62E0B">
        <w:t xml:space="preserve"> testing is currently provided to women in Australia from overseas laboratories via local distributors</w:t>
      </w:r>
      <w:r>
        <w:t xml:space="preserve">, but it is expected local provision will be available in the future </w:t>
      </w:r>
      <w:r>
        <w:fldChar w:fldCharType="begin"/>
      </w:r>
      <w:r>
        <w:instrText xml:space="preserve"> ADDIN EN.CITE &lt;EndNote&gt;&lt;Cite&gt;&lt;Author&gt;RANZCOG &amp;amp; 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fldChar w:fldCharType="separate"/>
      </w:r>
      <w:r>
        <w:rPr>
          <w:noProof/>
        </w:rPr>
        <w:t>[1]</w:t>
      </w:r>
      <w:r>
        <w:fldChar w:fldCharType="end"/>
      </w:r>
      <w:r w:rsidRPr="00A62E0B">
        <w:t>.</w:t>
      </w:r>
    </w:p>
    <w:p w:rsidR="002B3338" w:rsidRDefault="002B3338" w:rsidP="002B3338">
      <w:pPr>
        <w:spacing w:before="120" w:after="120"/>
        <w:rPr>
          <w:i/>
        </w:rPr>
      </w:pPr>
      <w:r>
        <w:rPr>
          <w:i/>
          <w:u w:val="single"/>
        </w:rPr>
        <w:t>Rationale</w:t>
      </w:r>
    </w:p>
    <w:p w:rsidR="00D83026" w:rsidRDefault="003D321E" w:rsidP="003D321E">
      <w:r>
        <w:t xml:space="preserve">The applicant has stated that NIPT is used to test for </w:t>
      </w:r>
      <w:proofErr w:type="spellStart"/>
      <w:r>
        <w:t>fetal</w:t>
      </w:r>
      <w:proofErr w:type="spellEnd"/>
      <w:r>
        <w:t xml:space="preserve"> aneuploidies “including but not limited to; trisomy 21 (Down syndrome), trisomy 18 (Edward syndrome), trisomy 13 (</w:t>
      </w:r>
      <w:proofErr w:type="spellStart"/>
      <w:r>
        <w:t>Patau</w:t>
      </w:r>
      <w:proofErr w:type="spellEnd"/>
      <w:r>
        <w:t xml:space="preserve"> syndrome) and </w:t>
      </w:r>
      <w:proofErr w:type="spellStart"/>
      <w:r>
        <w:t>monosomy</w:t>
      </w:r>
      <w:proofErr w:type="spellEnd"/>
      <w:r>
        <w:t xml:space="preserve"> X (turner syndrome).” Current CFTS calculates the risk of trisomy 21, 18 and 13 but does not screen for </w:t>
      </w:r>
      <w:proofErr w:type="spellStart"/>
      <w:r>
        <w:t>monosomy</w:t>
      </w:r>
      <w:proofErr w:type="spellEnd"/>
      <w:r>
        <w:t xml:space="preserve"> X. The submission by the Royal Australian College of General Practitioners </w:t>
      </w:r>
      <w:r w:rsidR="00D83026">
        <w:t xml:space="preserve">(RACGP) </w:t>
      </w:r>
      <w:r>
        <w:t>raises the concern regarding the use of NIPT for screening for sex chromoso</w:t>
      </w:r>
      <w:r w:rsidR="00DF65B7">
        <w:t xml:space="preserve">me </w:t>
      </w:r>
      <w:r>
        <w:t xml:space="preserve">aneuploidies and </w:t>
      </w:r>
      <w:proofErr w:type="spellStart"/>
      <w:r>
        <w:t>microdeleti</w:t>
      </w:r>
      <w:r w:rsidR="00D83026">
        <w:t>ons</w:t>
      </w:r>
      <w:proofErr w:type="spellEnd"/>
      <w:r w:rsidR="00D83026">
        <w:t xml:space="preserve"> on the basis that:</w:t>
      </w:r>
    </w:p>
    <w:p w:rsidR="00D83026" w:rsidRDefault="00D83026" w:rsidP="00D83026">
      <w:pPr>
        <w:pStyle w:val="ListParagraph"/>
        <w:numPr>
          <w:ilvl w:val="0"/>
          <w:numId w:val="19"/>
        </w:numPr>
      </w:pPr>
      <w:r>
        <w:t xml:space="preserve">The positive predictive values (PPVs) for sex chromosome aneuploidies and </w:t>
      </w:r>
      <w:proofErr w:type="spellStart"/>
      <w:r>
        <w:t>microdeletions</w:t>
      </w:r>
      <w:proofErr w:type="spellEnd"/>
      <w:r>
        <w:t xml:space="preserve"> are low (if known)</w:t>
      </w:r>
    </w:p>
    <w:p w:rsidR="00D83026" w:rsidRDefault="00D83026" w:rsidP="00D83026">
      <w:pPr>
        <w:pStyle w:val="ListParagraph"/>
        <w:numPr>
          <w:ilvl w:val="0"/>
          <w:numId w:val="19"/>
        </w:numPr>
      </w:pPr>
      <w:r>
        <w:t>They are unlikely to be reported in the test results</w:t>
      </w:r>
    </w:p>
    <w:p w:rsidR="00D83026" w:rsidRDefault="00D83026" w:rsidP="00D83026">
      <w:pPr>
        <w:pStyle w:val="ListParagraph"/>
        <w:numPr>
          <w:ilvl w:val="0"/>
          <w:numId w:val="19"/>
        </w:numPr>
      </w:pPr>
      <w:r>
        <w:t>Therefore decision-making will be based on low-quality information, and these decisions may include non-medical sex selection</w:t>
      </w:r>
    </w:p>
    <w:p w:rsidR="00D83026" w:rsidRDefault="00D83026" w:rsidP="00D83026">
      <w:pPr>
        <w:pStyle w:val="ListParagraph"/>
        <w:numPr>
          <w:ilvl w:val="0"/>
          <w:numId w:val="19"/>
        </w:numPr>
      </w:pPr>
      <w:r>
        <w:t>The testing laboratories may add an additional charge for these results.</w:t>
      </w:r>
    </w:p>
    <w:p w:rsidR="00D83026" w:rsidRDefault="00D83026" w:rsidP="00D83026">
      <w:r>
        <w:lastRenderedPageBreak/>
        <w:t xml:space="preserve">More broadly, the RACGP calls for PPVs for each condition to be clearly stated both in marketing materials and when reporting laboratory results to assist in decision making, however it would be difficult to ensure that laboratories follow this practice. </w:t>
      </w:r>
    </w:p>
    <w:p w:rsidR="003E4180" w:rsidRDefault="00146D34" w:rsidP="00D83026">
      <w:r>
        <w:t>Given that this application is</w:t>
      </w:r>
      <w:r w:rsidR="00D83026">
        <w:t xml:space="preserve"> for any NIPT product with regulatory approval on the Australian market, and with the knowledge that the technology will continue to evolve, </w:t>
      </w:r>
      <w:r>
        <w:t xml:space="preserve">consideration should be given </w:t>
      </w:r>
      <w:r w:rsidR="005734E1">
        <w:t xml:space="preserve">as </w:t>
      </w:r>
      <w:r>
        <w:t>to how addition</w:t>
      </w:r>
      <w:r w:rsidR="00DF65B7">
        <w:t>al</w:t>
      </w:r>
      <w:r>
        <w:t xml:space="preserve"> information provided by the test may be used, particularly information on sex chromosomes and any other information which may be able to be provided as the technology changes. This </w:t>
      </w:r>
      <w:r w:rsidR="00DF65B7">
        <w:t>should</w:t>
      </w:r>
      <w:r>
        <w:t xml:space="preserve"> include consideration of potential ethical issues</w:t>
      </w:r>
      <w:r w:rsidR="00DF65B7">
        <w:t xml:space="preserve"> and analysis of consumer preferences, both pregnant women and their partners and </w:t>
      </w:r>
      <w:r w:rsidR="00007965">
        <w:t>the broader community</w:t>
      </w:r>
      <w:r>
        <w:t>.</w:t>
      </w:r>
    </w:p>
    <w:p w:rsidR="00896845" w:rsidRPr="00E364F7" w:rsidRDefault="00896845">
      <w:pPr>
        <w:rPr>
          <w:b/>
        </w:rPr>
      </w:pPr>
      <w:r w:rsidRPr="00E364F7">
        <w:rPr>
          <w:b/>
        </w:rPr>
        <w:t>Comparator</w:t>
      </w:r>
    </w:p>
    <w:p w:rsidR="00DF65B7" w:rsidRDefault="00DF65B7" w:rsidP="00DF65B7">
      <w:pPr>
        <w:rPr>
          <w:u w:val="single"/>
        </w:rPr>
      </w:pPr>
      <w:r w:rsidRPr="00520C60">
        <w:rPr>
          <w:u w:val="single"/>
        </w:rPr>
        <w:t>1: Primary testing – all pregnant women</w:t>
      </w:r>
    </w:p>
    <w:p w:rsidR="00DF65B7" w:rsidRDefault="00DF65B7" w:rsidP="00DF65B7">
      <w:r>
        <w:t>The comparator tests are c</w:t>
      </w:r>
      <w:r w:rsidRPr="00D23B26">
        <w:t>ombined first trimester testing (CFTS) at 11</w:t>
      </w:r>
      <w:r w:rsidRPr="00CA4AD3">
        <w:rPr>
          <w:vertAlign w:val="superscript"/>
        </w:rPr>
        <w:t>+0</w:t>
      </w:r>
      <w:r>
        <w:t xml:space="preserve"> to</w:t>
      </w:r>
      <w:r w:rsidRPr="00D23B26">
        <w:t xml:space="preserve"> 13</w:t>
      </w:r>
      <w:r w:rsidRPr="00CA4AD3">
        <w:rPr>
          <w:vertAlign w:val="superscript"/>
        </w:rPr>
        <w:t>+6</w:t>
      </w:r>
      <w:r w:rsidRPr="00D23B26">
        <w:t xml:space="preserve"> weeks of pregnancy</w:t>
      </w:r>
      <w:r>
        <w:t xml:space="preserve"> which includes:</w:t>
      </w:r>
    </w:p>
    <w:p w:rsidR="00DF65B7" w:rsidRDefault="00DF65B7" w:rsidP="00DF65B7">
      <w:pPr>
        <w:pStyle w:val="ListParagraph"/>
        <w:numPr>
          <w:ilvl w:val="0"/>
          <w:numId w:val="18"/>
        </w:numPr>
      </w:pPr>
      <w:r w:rsidRPr="00D23B26">
        <w:t xml:space="preserve">ultrasound measurement of </w:t>
      </w:r>
      <w:proofErr w:type="spellStart"/>
      <w:r w:rsidRPr="00D23B26">
        <w:t>fetal</w:t>
      </w:r>
      <w:proofErr w:type="spellEnd"/>
      <w:r w:rsidRPr="00D23B26">
        <w:t xml:space="preserve"> nuchal translucency</w:t>
      </w:r>
      <w:r>
        <w:t xml:space="preserve"> (NT)</w:t>
      </w:r>
      <w:r w:rsidRPr="00D23B26">
        <w:t xml:space="preserve"> and </w:t>
      </w:r>
    </w:p>
    <w:p w:rsidR="00DF65B7" w:rsidRDefault="00DF65B7" w:rsidP="00DF65B7">
      <w:pPr>
        <w:pStyle w:val="ListParagraph"/>
        <w:numPr>
          <w:ilvl w:val="0"/>
          <w:numId w:val="18"/>
        </w:numPr>
      </w:pPr>
      <w:proofErr w:type="gramStart"/>
      <w:r w:rsidRPr="00D23B26">
        <w:t>maternal</w:t>
      </w:r>
      <w:proofErr w:type="gramEnd"/>
      <w:r w:rsidRPr="00D23B26">
        <w:t xml:space="preserve"> serum biochemical marker evaluation (β-human chorionic </w:t>
      </w:r>
      <w:proofErr w:type="spellStart"/>
      <w:r w:rsidRPr="00D23B26">
        <w:t>gonadotrophin</w:t>
      </w:r>
      <w:proofErr w:type="spellEnd"/>
      <w:r w:rsidRPr="00D23B26">
        <w:t xml:space="preserve"> (β-</w:t>
      </w:r>
      <w:proofErr w:type="spellStart"/>
      <w:r w:rsidRPr="00D23B26">
        <w:t>hCG</w:t>
      </w:r>
      <w:proofErr w:type="spellEnd"/>
      <w:r w:rsidRPr="00D23B26">
        <w:t xml:space="preserve">) and pregnancy associated plasma protein A (PAPP-A)). </w:t>
      </w:r>
    </w:p>
    <w:p w:rsidR="00DF65B7" w:rsidRDefault="00DF65B7" w:rsidP="00DF65B7">
      <w:r>
        <w:t xml:space="preserve">Note these tests are only applicable for women who present to a medical practitioner in the first trimester of pregnancy. For women who present later in pregnancy, the following </w:t>
      </w:r>
      <w:r w:rsidR="00F752DE">
        <w:t>comparator</w:t>
      </w:r>
      <w:r>
        <w:t xml:space="preserve"> test would be undertaken:</w:t>
      </w:r>
    </w:p>
    <w:p w:rsidR="00DF65B7" w:rsidRDefault="00DF65B7" w:rsidP="002B3338">
      <w:pPr>
        <w:pStyle w:val="ListParagraph"/>
        <w:numPr>
          <w:ilvl w:val="0"/>
          <w:numId w:val="19"/>
        </w:numPr>
      </w:pPr>
      <w:proofErr w:type="gramStart"/>
      <w:r w:rsidRPr="00D23B26">
        <w:t>serum</w:t>
      </w:r>
      <w:proofErr w:type="gramEnd"/>
      <w:r w:rsidRPr="00D23B26">
        <w:t xml:space="preserve"> biochemical quadruple test (alpha-fetoprotein (AFP), β-</w:t>
      </w:r>
      <w:proofErr w:type="spellStart"/>
      <w:r w:rsidRPr="00D23B26">
        <w:t>hCG</w:t>
      </w:r>
      <w:proofErr w:type="spellEnd"/>
      <w:r w:rsidRPr="00D23B26">
        <w:t xml:space="preserve">, unconjugated oestriol, and </w:t>
      </w:r>
      <w:proofErr w:type="spellStart"/>
      <w:r w:rsidRPr="00D23B26">
        <w:t>inhibin</w:t>
      </w:r>
      <w:proofErr w:type="spellEnd"/>
      <w:r w:rsidRPr="00D23B26">
        <w:t xml:space="preserve"> A)</w:t>
      </w:r>
      <w:r w:rsidR="00F752DE">
        <w:t>.</w:t>
      </w:r>
    </w:p>
    <w:p w:rsidR="00F752DE" w:rsidRDefault="00F752DE" w:rsidP="00F752DE">
      <w:r>
        <w:t>NIPT is a replacement test for CFTS. However, although maternal serum biochemical marker evaluation is expected to be replaced by NIPT, first-trimester ultrasound would not be replaced as it is used for other pregnancy indicators (</w:t>
      </w:r>
      <w:r w:rsidR="003E4180">
        <w:t xml:space="preserve">e.g. </w:t>
      </w:r>
      <w:r>
        <w:t>dating, morphology, twin pregnancy etc.)</w:t>
      </w:r>
      <w:r w:rsidR="00124FBE">
        <w:t xml:space="preserve"> and therefore would continue to be undertaken although it would no longer function to screen for trisomy</w:t>
      </w:r>
      <w:r>
        <w:t>.</w:t>
      </w:r>
    </w:p>
    <w:p w:rsidR="00F752DE" w:rsidRDefault="00F752DE" w:rsidP="00F752DE">
      <w:pPr>
        <w:rPr>
          <w:u w:val="single"/>
        </w:rPr>
      </w:pPr>
      <w:r>
        <w:rPr>
          <w:u w:val="single"/>
        </w:rPr>
        <w:t xml:space="preserve">2. Contingency screening – women at increased risk of having a child with a </w:t>
      </w:r>
      <w:proofErr w:type="spellStart"/>
      <w:r>
        <w:rPr>
          <w:u w:val="single"/>
        </w:rPr>
        <w:t>fetal</w:t>
      </w:r>
      <w:proofErr w:type="spellEnd"/>
      <w:r>
        <w:rPr>
          <w:u w:val="single"/>
        </w:rPr>
        <w:t xml:space="preserve"> aneuploidy</w:t>
      </w:r>
    </w:p>
    <w:p w:rsidR="00F752DE" w:rsidRDefault="00F752DE" w:rsidP="00F752DE">
      <w:r>
        <w:t>The comparator tests are CFTS followed by invasive testing (amniocentesis or CVS) in high risk women (risk greater than 1 in 300)</w:t>
      </w:r>
      <w:r w:rsidR="00947979">
        <w:t xml:space="preserve"> (i.e. prior testing alone)</w:t>
      </w:r>
      <w:r>
        <w:t>.</w:t>
      </w:r>
    </w:p>
    <w:p w:rsidR="00F752DE" w:rsidRPr="00F752DE" w:rsidRDefault="00F752DE" w:rsidP="00F752DE">
      <w:r>
        <w:t>In this population, NIPT is used as a triage test to reduce the use of invasive testing in high-risk women. It is expected that NIPT will better target use of amniocentesis and CVS thus reducing, but not eliminating, their use.</w:t>
      </w:r>
    </w:p>
    <w:p w:rsidR="00896845" w:rsidRDefault="002B3338" w:rsidP="002B3338">
      <w:pPr>
        <w:rPr>
          <w:i/>
        </w:rPr>
      </w:pPr>
      <w:r>
        <w:rPr>
          <w:i/>
          <w:u w:val="single"/>
        </w:rPr>
        <w:t>Rationale</w:t>
      </w:r>
    </w:p>
    <w:p w:rsidR="00DD08CC" w:rsidRPr="005640CC" w:rsidRDefault="00EA08B9" w:rsidP="00DD08CC">
      <w:r>
        <w:t xml:space="preserve">The accuracy of NT ultrasound measurement is highly operator dependent. Operator training and expertise are critical and access to specialised operators maybe variable across the country. </w:t>
      </w:r>
    </w:p>
    <w:p w:rsidR="00896845" w:rsidRPr="00E364F7" w:rsidRDefault="00896845" w:rsidP="003E4180">
      <w:pPr>
        <w:keepNext/>
        <w:rPr>
          <w:b/>
        </w:rPr>
      </w:pPr>
      <w:r w:rsidRPr="00E364F7">
        <w:rPr>
          <w:b/>
        </w:rPr>
        <w:lastRenderedPageBreak/>
        <w:t>Outcomes</w:t>
      </w:r>
    </w:p>
    <w:p w:rsidR="002A66BD" w:rsidRPr="002A66BD" w:rsidRDefault="002A66BD" w:rsidP="003E4180">
      <w:pPr>
        <w:keepNext/>
        <w:rPr>
          <w:i/>
          <w:u w:val="single"/>
        </w:rPr>
      </w:pPr>
      <w:r w:rsidRPr="002A66BD">
        <w:rPr>
          <w:i/>
          <w:u w:val="single"/>
        </w:rPr>
        <w:t>Patient relevant</w:t>
      </w:r>
    </w:p>
    <w:p w:rsidR="002C432A" w:rsidRDefault="002C432A" w:rsidP="002C432A">
      <w:r>
        <w:t>No specific safety outcomes are listed. NIPT is considered a safe test as it only requires collection of maternal blood, a routine procedure during pregnancy.</w:t>
      </w:r>
      <w:r w:rsidR="009E7F64">
        <w:t xml:space="preserve"> </w:t>
      </w:r>
    </w:p>
    <w:p w:rsidR="004E2418" w:rsidRDefault="004E2418" w:rsidP="004E2418">
      <w:pPr>
        <w:rPr>
          <w:u w:val="single"/>
        </w:rPr>
      </w:pPr>
      <w:r w:rsidRPr="00520C60">
        <w:rPr>
          <w:u w:val="single"/>
        </w:rPr>
        <w:t>1: Primary testing – all pregnant women</w:t>
      </w:r>
    </w:p>
    <w:p w:rsidR="002C432A" w:rsidRDefault="004E2418" w:rsidP="002C432A">
      <w:r>
        <w:t xml:space="preserve">The introduction of NIPT is expected to increase the detection of </w:t>
      </w:r>
      <w:proofErr w:type="spellStart"/>
      <w:r>
        <w:t>fetal</w:t>
      </w:r>
      <w:proofErr w:type="spellEnd"/>
      <w:r>
        <w:t xml:space="preserve"> aneuploidies and reduce utilisation of invasive testing (amniocentesis and CVS), which would reduce iatrogenic </w:t>
      </w:r>
      <w:proofErr w:type="spellStart"/>
      <w:r>
        <w:t>euploid</w:t>
      </w:r>
      <w:proofErr w:type="spellEnd"/>
      <w:r>
        <w:t xml:space="preserve"> losses from these tests. Therefore the key patient-relevant health outcomes are:</w:t>
      </w:r>
    </w:p>
    <w:p w:rsidR="004E2418" w:rsidRDefault="004E2418" w:rsidP="004E2418">
      <w:pPr>
        <w:pStyle w:val="ListParagraph"/>
        <w:numPr>
          <w:ilvl w:val="0"/>
          <w:numId w:val="19"/>
        </w:numPr>
      </w:pPr>
      <w:r>
        <w:t>trisomy cases detected</w:t>
      </w:r>
    </w:p>
    <w:p w:rsidR="0071327E" w:rsidRPr="0071327E" w:rsidRDefault="004E2418" w:rsidP="0071327E">
      <w:pPr>
        <w:pStyle w:val="ListParagraph"/>
        <w:numPr>
          <w:ilvl w:val="0"/>
          <w:numId w:val="19"/>
        </w:numPr>
      </w:pPr>
      <w:proofErr w:type="gramStart"/>
      <w:r>
        <w:t>invasive</w:t>
      </w:r>
      <w:proofErr w:type="gramEnd"/>
      <w:r>
        <w:t xml:space="preserve"> procedures avoided.</w:t>
      </w:r>
    </w:p>
    <w:p w:rsidR="0071327E" w:rsidRPr="0071327E" w:rsidRDefault="0071327E" w:rsidP="0071327E">
      <w:pPr>
        <w:rPr>
          <w:u w:val="single"/>
        </w:rPr>
      </w:pPr>
      <w:r w:rsidRPr="0071327E">
        <w:rPr>
          <w:u w:val="single"/>
        </w:rPr>
        <w:t xml:space="preserve">2. Contingency screening – women at increased risk of having a child with a </w:t>
      </w:r>
      <w:proofErr w:type="spellStart"/>
      <w:r w:rsidRPr="0071327E">
        <w:rPr>
          <w:u w:val="single"/>
        </w:rPr>
        <w:t>fetal</w:t>
      </w:r>
      <w:proofErr w:type="spellEnd"/>
      <w:r w:rsidRPr="0071327E">
        <w:rPr>
          <w:u w:val="single"/>
        </w:rPr>
        <w:t xml:space="preserve"> aneuploidy</w:t>
      </w:r>
    </w:p>
    <w:p w:rsidR="0071327E" w:rsidRDefault="0071327E" w:rsidP="0071327E">
      <w:r>
        <w:t xml:space="preserve">The introduction of NIPT is expected to maintain the current rate of detection of </w:t>
      </w:r>
      <w:proofErr w:type="spellStart"/>
      <w:r>
        <w:t>fetal</w:t>
      </w:r>
      <w:proofErr w:type="spellEnd"/>
      <w:r>
        <w:t xml:space="preserve"> aneuploidies and reduce utilisation of invasive testing (amniocentesis and CVS), which would reduce iatrogenic </w:t>
      </w:r>
      <w:proofErr w:type="spellStart"/>
      <w:r>
        <w:t>euploid</w:t>
      </w:r>
      <w:proofErr w:type="spellEnd"/>
      <w:r>
        <w:t xml:space="preserve"> losses from these tests. Therefore the patient-relevant outcomes are the same as for primary testing using NIPT.</w:t>
      </w:r>
    </w:p>
    <w:p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p>
    <w:p w:rsidR="0071327E" w:rsidRDefault="0071327E" w:rsidP="0071327E">
      <w:r>
        <w:t>The introduction of NIPT is not expected to reduce the use of first trimester ultrasound.</w:t>
      </w:r>
    </w:p>
    <w:p w:rsidR="0071327E" w:rsidRDefault="0071327E" w:rsidP="0071327E">
      <w:r>
        <w:t xml:space="preserve">The introduction of NIPT using either scenario is expected to reduce the use of invasive testing. If NIPT were used for primary screening then its introduction would also be expected to reduce the number of births of babies with </w:t>
      </w:r>
      <w:r w:rsidR="00007965">
        <w:t>trisomy’s</w:t>
      </w:r>
      <w:r>
        <w:t xml:space="preserve"> which would affect </w:t>
      </w:r>
      <w:r w:rsidR="00007965">
        <w:t>healthcare resources.</w:t>
      </w:r>
    </w:p>
    <w:p w:rsidR="00007965" w:rsidRPr="00014375" w:rsidRDefault="00007965" w:rsidP="0071327E">
      <w:r>
        <w:t>It is not clear what impact either scenario would have on the utilisation of counselling services for pregnant women undergoing screening.</w:t>
      </w:r>
    </w:p>
    <w:p w:rsidR="002B3338" w:rsidRDefault="002B3338" w:rsidP="002B3338">
      <w:pPr>
        <w:rPr>
          <w:i/>
        </w:rPr>
      </w:pPr>
      <w:r>
        <w:rPr>
          <w:i/>
          <w:u w:val="single"/>
        </w:rPr>
        <w:t>Rationale</w:t>
      </w:r>
    </w:p>
    <w:p w:rsidR="00FB5748" w:rsidRDefault="00FB5748" w:rsidP="00FB5748">
      <w:r>
        <w:t>Diagnostic performance is not a patient relevant outcome but is critical for understanding how the test compares to existing prenatal screening and diagnosis and how clinical practice may change were the test publicly funded.</w:t>
      </w:r>
    </w:p>
    <w:p w:rsidR="00FB5748" w:rsidRDefault="00FB5748" w:rsidP="00007965">
      <w:r>
        <w:t>Additional outcomes for both scenarios are listed in the summary of the PPICO. It is important to report, where possible, the actual changes that occur rather than modelled changes based on test performance. For example, a positive NIPT would prompt a woman to be offered an invasive test but not all women will take up this offer, furthermore, some women who have a negative NIPT or do not undergo NIPT, may still elect to have an invasive test.</w:t>
      </w:r>
    </w:p>
    <w:p w:rsidR="00007965" w:rsidRDefault="00FB5748" w:rsidP="00007965">
      <w:r>
        <w:t xml:space="preserve">The importance of the </w:t>
      </w:r>
      <w:r w:rsidR="00007965">
        <w:t>outcomes</w:t>
      </w:r>
      <w:r>
        <w:t xml:space="preserve"> listed in the PPICO</w:t>
      </w:r>
      <w:r w:rsidR="00007965">
        <w:t xml:space="preserve"> may depend on the perspective taken, for example, the most patient relevant outcomes are likely around pregnant women’s quality of care experiences (captured as quality of life in the outcomes table) which may include access to, and </w:t>
      </w:r>
      <w:r w:rsidR="00007965">
        <w:lastRenderedPageBreak/>
        <w:t>ability to understand, information relating to screening and the testing options available, levels of anxiety and participation in decision making.</w:t>
      </w:r>
    </w:p>
    <w:p w:rsidR="00F73BFB" w:rsidRDefault="00F73BFB" w:rsidP="00007965">
      <w:r>
        <w:t xml:space="preserve">As discussed, NIPT is a technology which can already detect many more conditions than those considered in this application.  The test characteristics of some of these (sex chromosome aneuploidies, </w:t>
      </w:r>
      <w:proofErr w:type="spellStart"/>
      <w:r>
        <w:t>microdeletions</w:t>
      </w:r>
      <w:proofErr w:type="spellEnd"/>
      <w:r>
        <w:t>) are requested as outcomes in the PPICO. The detection of additional conditions by the test will change the overall rates of false positives, the utilisation of downstream services (diagnostic testing and counselling) and the overall economics of the test. The extent to which there will be available data to address these issues and model their impact is unclear.</w:t>
      </w:r>
      <w:r w:rsidRPr="00F73BFB">
        <w:t xml:space="preserve"> </w:t>
      </w:r>
      <w:r>
        <w:t>It is also unclear how this would be best incorporated into the assessment.</w:t>
      </w:r>
    </w:p>
    <w:p w:rsidR="00007965" w:rsidRPr="00014375" w:rsidRDefault="00007965" w:rsidP="00007965">
      <w:r>
        <w:t>A case could also be made that this is an application in which consideration of the ethical and societal implications of the technology should be considered and prioritised in the assessment.</w:t>
      </w:r>
    </w:p>
    <w:p w:rsidR="0056313D" w:rsidRDefault="0056313D" w:rsidP="00896845">
      <w:pPr>
        <w:pStyle w:val="Heading2"/>
        <w:spacing w:line="240" w:lineRule="auto"/>
        <w:jc w:val="both"/>
        <w:rPr>
          <w:color w:val="548DD4"/>
        </w:rPr>
        <w:sectPr w:rsidR="0056313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96845" w:rsidRPr="00962667" w:rsidRDefault="00896845" w:rsidP="00962667">
      <w:pPr>
        <w:pStyle w:val="Heading2"/>
      </w:pPr>
      <w:r w:rsidRPr="00962667">
        <w:lastRenderedPageBreak/>
        <w:t>Current clinical management algorithm</w:t>
      </w:r>
      <w:r w:rsidR="002B3338" w:rsidRPr="00962667">
        <w:t xml:space="preserve"> for identified population</w:t>
      </w:r>
    </w:p>
    <w:p w:rsidR="0056313D" w:rsidRPr="0056313D" w:rsidRDefault="0056313D" w:rsidP="0056313D">
      <w:pPr>
        <w:sectPr w:rsidR="0056313D" w:rsidRPr="0056313D">
          <w:pgSz w:w="11906" w:h="16838"/>
          <w:pgMar w:top="1440" w:right="1440" w:bottom="1440" w:left="1440" w:header="708" w:footer="708" w:gutter="0"/>
          <w:cols w:space="708"/>
          <w:docGrid w:linePitch="360"/>
        </w:sectPr>
      </w:pPr>
      <w:r>
        <w:rPr>
          <w:noProof/>
          <w:lang w:eastAsia="en-AU"/>
        </w:rPr>
        <mc:AlternateContent>
          <mc:Choice Requires="wpc">
            <w:drawing>
              <wp:inline distT="0" distB="0" distL="0" distR="0">
                <wp:extent cx="5486400" cy="8326010"/>
                <wp:effectExtent l="0" t="0" r="19050" b="18415"/>
                <wp:docPr id="2" name="Canvas 2" descr="All pregnant women in their first trimester currently receive pre-test counselling and pregnancy information. For pregnant women wishing to be screened with first trimester combined screening (CFTS), risk is assessed between 11 weeks and 13 weeks and 6 days of gestation based on maternal age, maternal serum biomarker evaluation (PAPP-A and free βhCG, and ultrasound measurement of foetal nuchal translucency (NT). Pregnant women with a risk greater than 1 in 300 of genetic abnormality of the foetus then receive further pre-test counselling and information. These pregnant women at risk then have the option to continue with further diagnostic testing for Chorionic Villus Sampling (CVS) or amniocentesis. This testing could detect foetal abnormalities, in which case, further post-test counselling and information is given to the pregnant at risk woman. The pregnant woman then has the choice to terminate or continue with the pregnancy.   " title="Current clinical management algorithm for identified population"/>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5"/>
                        <wps:cNvSpPr txBox="1"/>
                        <wps:spPr>
                          <a:xfrm>
                            <a:off x="1714500" y="0"/>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51BBB" w:rsidRPr="00B51BBB" w:rsidRDefault="00B51BBB">
                              <w:pPr>
                                <w:rPr>
                                  <w:sz w:val="20"/>
                                  <w:szCs w:val="20"/>
                                </w:rPr>
                              </w:pPr>
                              <w:r w:rsidRPr="00B51BBB">
                                <w:rPr>
                                  <w:sz w:val="20"/>
                                  <w:szCs w:val="20"/>
                                </w:rPr>
                                <w:t>Pregnant women presenting in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714500" y="685800"/>
                            <a:ext cx="20574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51BBB" w:rsidRPr="00B51BBB" w:rsidRDefault="00B51BBB">
                              <w:pPr>
                                <w:rPr>
                                  <w:sz w:val="20"/>
                                  <w:szCs w:val="20"/>
                                </w:rPr>
                              </w:pPr>
                              <w:r w:rsidRPr="00B51BBB">
                                <w:rPr>
                                  <w:sz w:val="20"/>
                                  <w:szCs w:val="20"/>
                                </w:rPr>
                                <w:t>Pre-test counselling and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14300" y="1485619"/>
                            <a:ext cx="3543300" cy="1353992"/>
                          </a:xfrm>
                          <a:prstGeom prst="rect">
                            <a:avLst/>
                          </a:prstGeom>
                          <a:solidFill>
                            <a:schemeClr val="accent3">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51BBB" w:rsidRPr="00B51BBB" w:rsidRDefault="00B51BBB" w:rsidP="00B51BBB">
                              <w:pPr>
                                <w:spacing w:after="0"/>
                                <w:rPr>
                                  <w:sz w:val="20"/>
                                  <w:szCs w:val="20"/>
                                  <w:u w:val="single"/>
                                </w:rPr>
                              </w:pPr>
                              <w:r w:rsidRPr="00B51BBB">
                                <w:rPr>
                                  <w:sz w:val="20"/>
                                  <w:szCs w:val="20"/>
                                  <w:u w:val="single"/>
                                </w:rPr>
                                <w:t>First trimester combined screening</w:t>
                              </w:r>
                              <w:r>
                                <w:rPr>
                                  <w:sz w:val="20"/>
                                  <w:szCs w:val="20"/>
                                  <w:u w:val="single"/>
                                </w:rPr>
                                <w:t xml:space="preserve"> (CFTS)</w:t>
                              </w:r>
                            </w:p>
                            <w:p w:rsidR="00B51BBB" w:rsidRDefault="00B51BBB" w:rsidP="00B51BBB">
                              <w:pPr>
                                <w:spacing w:after="0"/>
                                <w:rPr>
                                  <w:sz w:val="20"/>
                                  <w:szCs w:val="20"/>
                                </w:rPr>
                              </w:pPr>
                              <w:r w:rsidRPr="00B51BBB">
                                <w:rPr>
                                  <w:sz w:val="20"/>
                                  <w:szCs w:val="20"/>
                                </w:rPr>
                                <w:t>Risk assessed at 11+0 to 13+6 weeks of pregnancy</w:t>
                              </w:r>
                              <w:r>
                                <w:rPr>
                                  <w:sz w:val="20"/>
                                  <w:szCs w:val="20"/>
                                </w:rPr>
                                <w:t xml:space="preserve"> based on:</w:t>
                              </w:r>
                            </w:p>
                            <w:p w:rsidR="00B51BBB" w:rsidRDefault="00B51BBB" w:rsidP="002C23CA">
                              <w:pPr>
                                <w:pStyle w:val="ListParagraph"/>
                                <w:numPr>
                                  <w:ilvl w:val="0"/>
                                  <w:numId w:val="21"/>
                                </w:numPr>
                                <w:spacing w:after="0"/>
                                <w:ind w:left="360"/>
                                <w:rPr>
                                  <w:sz w:val="20"/>
                                  <w:szCs w:val="20"/>
                                </w:rPr>
                              </w:pPr>
                              <w:r>
                                <w:rPr>
                                  <w:sz w:val="20"/>
                                  <w:szCs w:val="20"/>
                                </w:rPr>
                                <w:t>Maternal age</w:t>
                              </w:r>
                            </w:p>
                            <w:p w:rsidR="00B51BBB" w:rsidRDefault="00B51BBB" w:rsidP="002C23CA">
                              <w:pPr>
                                <w:pStyle w:val="ListParagraph"/>
                                <w:numPr>
                                  <w:ilvl w:val="0"/>
                                  <w:numId w:val="21"/>
                                </w:numPr>
                                <w:spacing w:after="0"/>
                                <w:ind w:left="360"/>
                                <w:rPr>
                                  <w:sz w:val="20"/>
                                  <w:szCs w:val="20"/>
                                </w:rPr>
                              </w:pPr>
                              <w:r>
                                <w:rPr>
                                  <w:sz w:val="20"/>
                                  <w:szCs w:val="20"/>
                                </w:rPr>
                                <w:t>Maternal serum biochemical marker evaluation</w:t>
                              </w:r>
                            </w:p>
                            <w:p w:rsidR="00B51BBB" w:rsidRDefault="00B51BBB" w:rsidP="002C23CA">
                              <w:pPr>
                                <w:pStyle w:val="ListParagraph"/>
                                <w:numPr>
                                  <w:ilvl w:val="0"/>
                                  <w:numId w:val="25"/>
                                </w:numPr>
                                <w:spacing w:after="0"/>
                                <w:ind w:left="720"/>
                                <w:rPr>
                                  <w:sz w:val="20"/>
                                  <w:szCs w:val="20"/>
                                </w:rPr>
                              </w:pPr>
                              <w:r w:rsidRPr="00B51BBB">
                                <w:rPr>
                                  <w:sz w:val="20"/>
                                  <w:szCs w:val="20"/>
                                </w:rPr>
                                <w:t>PAPP-A</w:t>
                              </w:r>
                            </w:p>
                            <w:p w:rsidR="00B51BBB" w:rsidRDefault="00B51BBB" w:rsidP="002C23CA">
                              <w:pPr>
                                <w:pStyle w:val="ListParagraph"/>
                                <w:numPr>
                                  <w:ilvl w:val="0"/>
                                  <w:numId w:val="25"/>
                                </w:numPr>
                                <w:spacing w:after="0"/>
                                <w:ind w:left="720"/>
                                <w:rPr>
                                  <w:sz w:val="20"/>
                                  <w:szCs w:val="20"/>
                                </w:rPr>
                              </w:pPr>
                              <w:r w:rsidRPr="00B51BBB">
                                <w:rPr>
                                  <w:sz w:val="20"/>
                                  <w:szCs w:val="20"/>
                                </w:rPr>
                                <w:t>Free β</w:t>
                              </w:r>
                              <w:proofErr w:type="spellStart"/>
                              <w:r w:rsidRPr="00B51BBB">
                                <w:rPr>
                                  <w:sz w:val="20"/>
                                  <w:szCs w:val="20"/>
                                </w:rPr>
                                <w:t>hCG</w:t>
                              </w:r>
                              <w:proofErr w:type="spellEnd"/>
                            </w:p>
                            <w:p w:rsidR="00B51BBB" w:rsidRPr="00B51BBB" w:rsidRDefault="00B51BBB" w:rsidP="002C23CA">
                              <w:pPr>
                                <w:pStyle w:val="ListParagraph"/>
                                <w:numPr>
                                  <w:ilvl w:val="0"/>
                                  <w:numId w:val="21"/>
                                </w:numPr>
                                <w:spacing w:after="0"/>
                                <w:ind w:left="360"/>
                                <w:rPr>
                                  <w:sz w:val="20"/>
                                  <w:szCs w:val="20"/>
                                </w:rPr>
                              </w:pPr>
                              <w:r w:rsidRPr="00B51BBB">
                                <w:rPr>
                                  <w:sz w:val="20"/>
                                  <w:szCs w:val="20"/>
                                </w:rPr>
                                <w:t xml:space="preserve">Ultrasound measurement of </w:t>
                              </w:r>
                              <w:proofErr w:type="spellStart"/>
                              <w:r w:rsidRPr="00B51BBB">
                                <w:rPr>
                                  <w:sz w:val="20"/>
                                  <w:szCs w:val="20"/>
                                </w:rPr>
                                <w:t>fetal</w:t>
                              </w:r>
                              <w:proofErr w:type="spellEnd"/>
                              <w:r w:rsidRPr="00B51BBB">
                                <w:rPr>
                                  <w:sz w:val="20"/>
                                  <w:szCs w:val="20"/>
                                </w:rPr>
                                <w:t xml:space="preserve"> nuchal translucency (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771900" y="1907200"/>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51BBB" w:rsidRPr="00B51BBB" w:rsidRDefault="00B51BBB">
                              <w:pPr>
                                <w:rPr>
                                  <w:sz w:val="20"/>
                                  <w:szCs w:val="20"/>
                                </w:rPr>
                              </w:pPr>
                              <w:r w:rsidRPr="00B51BBB">
                                <w:rPr>
                                  <w:sz w:val="20"/>
                                  <w:szCs w:val="20"/>
                                </w:rPr>
                                <w:t>CFTS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200400" y="3297018"/>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51BBB" w:rsidRPr="00B51BBB" w:rsidRDefault="00B51BBB">
                              <w:pPr>
                                <w:rPr>
                                  <w:sz w:val="20"/>
                                  <w:szCs w:val="20"/>
                                </w:rPr>
                              </w:pPr>
                              <w:r w:rsidRPr="00B51BBB">
                                <w:rPr>
                                  <w:sz w:val="20"/>
                                  <w:szCs w:val="20"/>
                                </w:rPr>
                                <w:t>Not at increased risk (&lt;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342900" y="3296602"/>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51BBB" w:rsidRPr="00B51BBB" w:rsidRDefault="00B51BBB">
                              <w:pPr>
                                <w:rPr>
                                  <w:sz w:val="20"/>
                                  <w:szCs w:val="20"/>
                                </w:rPr>
                              </w:pPr>
                              <w:r>
                                <w:rPr>
                                  <w:sz w:val="20"/>
                                  <w:szCs w:val="20"/>
                                </w:rPr>
                                <w:t>Increased risk (≥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6"/>
                        <wps:cNvSpPr txBox="1"/>
                        <wps:spPr>
                          <a:xfrm>
                            <a:off x="342900" y="4000500"/>
                            <a:ext cx="1600200" cy="456565"/>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125FC" w:rsidRPr="007125FC" w:rsidRDefault="007125FC" w:rsidP="007125FC">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8"/>
                        <wps:cNvSpPr txBox="1"/>
                        <wps:spPr>
                          <a:xfrm>
                            <a:off x="3314700" y="4897319"/>
                            <a:ext cx="1371600" cy="45782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125FC" w:rsidRPr="007125FC" w:rsidRDefault="007125FC" w:rsidP="007125FC">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42900" y="4897348"/>
                            <a:ext cx="2514600" cy="68613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125FC" w:rsidRPr="007125FC" w:rsidRDefault="007125FC" w:rsidP="007125FC">
                              <w:pPr>
                                <w:spacing w:after="0"/>
                                <w:rPr>
                                  <w:sz w:val="20"/>
                                  <w:szCs w:val="20"/>
                                  <w:u w:val="single"/>
                                </w:rPr>
                              </w:pPr>
                              <w:r w:rsidRPr="007125FC">
                                <w:rPr>
                                  <w:sz w:val="20"/>
                                  <w:szCs w:val="20"/>
                                  <w:u w:val="single"/>
                                </w:rPr>
                                <w:t>Diagnostic testing</w:t>
                              </w:r>
                            </w:p>
                            <w:p w:rsidR="007125FC" w:rsidRPr="007125FC" w:rsidRDefault="007125FC" w:rsidP="007125FC">
                              <w:pPr>
                                <w:pStyle w:val="ListParagraph"/>
                                <w:numPr>
                                  <w:ilvl w:val="0"/>
                                  <w:numId w:val="26"/>
                                </w:numPr>
                                <w:spacing w:after="0"/>
                                <w:rPr>
                                  <w:sz w:val="20"/>
                                  <w:szCs w:val="20"/>
                                </w:rPr>
                              </w:pPr>
                              <w:r w:rsidRPr="007125FC">
                                <w:rPr>
                                  <w:sz w:val="20"/>
                                  <w:szCs w:val="20"/>
                                </w:rPr>
                                <w:t>Chorionic Villus Sampling (CVS), or</w:t>
                              </w:r>
                            </w:p>
                            <w:p w:rsidR="007125FC" w:rsidRPr="007125FC" w:rsidRDefault="007125FC" w:rsidP="007125FC">
                              <w:pPr>
                                <w:pStyle w:val="ListParagraph"/>
                                <w:numPr>
                                  <w:ilvl w:val="0"/>
                                  <w:numId w:val="26"/>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628900" y="6040413"/>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125FC" w:rsidRPr="007125FC" w:rsidRDefault="007125FC">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342900" y="6040412"/>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125FC" w:rsidRPr="007125FC" w:rsidRDefault="007125FC">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42900" y="7297777"/>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125FC" w:rsidRPr="007125FC" w:rsidRDefault="007125FC">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743200" y="7297777"/>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125FC" w:rsidRPr="007125FC" w:rsidRDefault="007125FC">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6"/>
                        <wps:cNvSpPr txBox="1"/>
                        <wps:spPr>
                          <a:xfrm>
                            <a:off x="342900" y="6611114"/>
                            <a:ext cx="1600200" cy="45759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C4630" w:rsidRPr="00CC4630" w:rsidRDefault="00CC4630" w:rsidP="00CC463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 name="Straight Arrow Connector 3"/>
                        <wps:cNvCnPr>
                          <a:stCxn id="5" idx="2"/>
                          <a:endCxn id="6" idx="0"/>
                        </wps:cNvCnPr>
                        <wps:spPr>
                          <a:xfrm>
                            <a:off x="2743200" y="457212"/>
                            <a:ext cx="0" cy="228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 name="Elbow Connector 4"/>
                        <wps:cNvCnPr>
                          <a:stCxn id="6" idx="2"/>
                          <a:endCxn id="7" idx="0"/>
                        </wps:cNvCnPr>
                        <wps:spPr>
                          <a:xfrm rot="5400000">
                            <a:off x="2143266" y="885684"/>
                            <a:ext cx="342619" cy="8572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1" name="Elbow Connector 11"/>
                        <wps:cNvCnPr>
                          <a:stCxn id="6" idx="2"/>
                          <a:endCxn id="8" idx="0"/>
                        </wps:cNvCnPr>
                        <wps:spPr>
                          <a:xfrm rot="16200000" flipH="1">
                            <a:off x="3189775" y="696425"/>
                            <a:ext cx="764200" cy="1657350"/>
                          </a:xfrm>
                          <a:prstGeom prst="bentConnector3">
                            <a:avLst>
                              <a:gd name="adj1" fmla="val 21907"/>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Elbow Connector 13"/>
                        <wps:cNvCnPr>
                          <a:stCxn id="7" idx="2"/>
                          <a:endCxn id="9" idx="0"/>
                        </wps:cNvCnPr>
                        <wps:spPr>
                          <a:xfrm rot="16200000" flipH="1">
                            <a:off x="2657372" y="2068189"/>
                            <a:ext cx="457407" cy="20002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1" name="Elbow Connector 21"/>
                        <wps:cNvCnPr>
                          <a:stCxn id="7" idx="2"/>
                          <a:endCxn id="10" idx="0"/>
                        </wps:cNvCnPr>
                        <wps:spPr>
                          <a:xfrm rot="5400000">
                            <a:off x="1285980" y="2696631"/>
                            <a:ext cx="456991" cy="7429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a:stCxn id="10" idx="2"/>
                          <a:endCxn id="12" idx="0"/>
                        </wps:cNvCnPr>
                        <wps:spPr>
                          <a:xfrm>
                            <a:off x="1143000" y="3753773"/>
                            <a:ext cx="0" cy="24672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 name="Elbow Connector 26"/>
                        <wps:cNvCnPr>
                          <a:stCxn id="12" idx="2"/>
                          <a:endCxn id="15" idx="0"/>
                        </wps:cNvCnPr>
                        <wps:spPr>
                          <a:xfrm rot="16200000" flipH="1">
                            <a:off x="1151459" y="4448606"/>
                            <a:ext cx="440283"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8" name="Elbow Connector 28"/>
                        <wps:cNvCnPr>
                          <a:stCxn id="12" idx="2"/>
                          <a:endCxn id="14" idx="0"/>
                        </wps:cNvCnPr>
                        <wps:spPr>
                          <a:xfrm rot="16200000" flipH="1">
                            <a:off x="2351623" y="3248442"/>
                            <a:ext cx="440254" cy="285750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29" name="Elbow Connector 29"/>
                        <wps:cNvCnPr>
                          <a:stCxn id="15" idx="2"/>
                          <a:endCxn id="17" idx="0"/>
                        </wps:cNvCnPr>
                        <wps:spPr>
                          <a:xfrm rot="5400000">
                            <a:off x="1143134" y="5583345"/>
                            <a:ext cx="456933"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30" name="Elbow Connector 30"/>
                        <wps:cNvCnPr>
                          <a:stCxn id="15" idx="2"/>
                          <a:endCxn id="16" idx="0"/>
                        </wps:cNvCnPr>
                        <wps:spPr>
                          <a:xfrm rot="16200000" flipH="1">
                            <a:off x="2257558" y="4926121"/>
                            <a:ext cx="456934" cy="17716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a:stCxn id="17" idx="2"/>
                          <a:endCxn id="20" idx="0"/>
                        </wps:cNvCnPr>
                        <wps:spPr>
                          <a:xfrm>
                            <a:off x="1143000" y="6383644"/>
                            <a:ext cx="0" cy="2274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 name="Elbow Connector 32"/>
                        <wps:cNvCnPr>
                          <a:stCxn id="20" idx="2"/>
                          <a:endCxn id="19" idx="0"/>
                        </wps:cNvCnPr>
                        <wps:spPr>
                          <a:xfrm rot="16200000" flipH="1">
                            <a:off x="2171467" y="6040243"/>
                            <a:ext cx="229067" cy="22860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a:stCxn id="20" idx="2"/>
                          <a:endCxn id="18" idx="0"/>
                        </wps:cNvCnPr>
                        <wps:spPr>
                          <a:xfrm>
                            <a:off x="1143000" y="7068710"/>
                            <a:ext cx="0" cy="22906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4" name="Text Box 34"/>
                        <wps:cNvSpPr txBox="1"/>
                        <wps:spPr>
                          <a:xfrm>
                            <a:off x="0" y="7868810"/>
                            <a:ext cx="5486400" cy="4556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F04E1" w:rsidRPr="00FF04E1" w:rsidRDefault="00FF04E1">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Straight Arrow Connector 35"/>
                        <wps:cNvCnPr>
                          <a:stCxn id="18" idx="2"/>
                        </wps:cNvCnPr>
                        <wps:spPr>
                          <a:xfrm>
                            <a:off x="1143000" y="7641435"/>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a:stCxn id="19" idx="2"/>
                        </wps:cNvCnPr>
                        <wps:spPr>
                          <a:xfrm>
                            <a:off x="3429000" y="7641056"/>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7" name="Elbow Connector 37"/>
                        <wps:cNvCnPr>
                          <a:stCxn id="16" idx="3"/>
                        </wps:cNvCnPr>
                        <wps:spPr>
                          <a:xfrm>
                            <a:off x="4114800" y="6212201"/>
                            <a:ext cx="457200" cy="1656609"/>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38" name="Elbow Connector 38"/>
                        <wps:cNvCnPr>
                          <a:stCxn id="14" idx="3"/>
                        </wps:cNvCnPr>
                        <wps:spPr>
                          <a:xfrm>
                            <a:off x="4686300" y="5126234"/>
                            <a:ext cx="228600" cy="274257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39" name="Elbow Connector 39"/>
                        <wps:cNvCnPr>
                          <a:stCxn id="9" idx="3"/>
                        </wps:cNvCnPr>
                        <wps:spPr>
                          <a:xfrm>
                            <a:off x="4572000" y="3525618"/>
                            <a:ext cx="571500" cy="434319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40" name="Elbow Connector 40"/>
                        <wps:cNvCnPr>
                          <a:stCxn id="8" idx="3"/>
                        </wps:cNvCnPr>
                        <wps:spPr>
                          <a:xfrm>
                            <a:off x="5029200" y="2078710"/>
                            <a:ext cx="342900" cy="579010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2" o:spid="_x0000_s1026" editas="canvas" alt="Title: Current clinical management algorithm for identified population - Description: All pregnant women in their first trimester currently receive pre-test counselling and pregnancy information. For pregnant women wishing to be screened with first trimester combined screening (CFTS), risk is assessed between 11 weeks and 13 weeks and 6 days of gestation based on maternal age, maternal serum biomarker evaluation (PAPP-A and free βhCG, and ultrasound measurement of foetal nuchal translucency (NT). Pregnant women with a risk greater than 1 in 300 of genetic abnormality of the foetus then receive further pre-test counselling and information. These pregnant women at risk then have the option to continue with further diagnostic testing for Chorionic Villus Sampling (CVS) or amniocentesis. This testing could detect foetal abnormalities, in which case, further post-test counselling and information is given to the pregnant at risk woman. The pregnant woman then has the choice to terminate or continue with the pregnancy.   " style="width:6in;height:655.6pt;mso-position-horizontal-relative:char;mso-position-vertical-relative:line" coordsize="54864,83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All pregnant women in their first trimester currently receive pre-test counselling and pregnancy information. For pregnant women wishing to be screened with first trimester combined screening (CFTS), risk is assessed between 11 weeks and 13 weeks and 6 days of gestation based on maternal age, maternal serum biomarker evaluation (PAPP-A and free βhCG, and ultrasound measurement of foetal nuchal translucency (NT). Pregnant women with a risk greater than 1 in 300 of genetic abnormality of the foetus then receive further pre-test counselling and information. These pregnant women at risk then have the option to continue with further diagnostic testing for Chorionic Villus Sampling (CVS) or amniocentesis. This testing could detect foetal abnormalities, in which case, further post-test counselling and information is given to the pregnant at risk woman. The pregnant woman then has the choice to terminate or continue with the pregnancy.   " style="position:absolute;width:54864;height:83254;visibility:visible;mso-wrap-style:square">
                  <v:fill o:detectmouseclick="t"/>
                  <v:path o:connecttype="none"/>
                </v:shape>
                <v:shapetype id="_x0000_t202" coordsize="21600,21600" o:spt="202" path="m,l,21600r21600,l21600,xe">
                  <v:stroke joinstyle="miter"/>
                  <v:path gradientshapeok="t" o:connecttype="rect"/>
                </v:shapetype>
                <v:shape id="Text Box 5" o:spid="_x0000_s1028" type="#_x0000_t202" style="position:absolute;left:17145;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EghsEA&#10;AADaAAAADwAAAGRycy9kb3ducmV2LnhtbESPQWsCMRSE74X+h/AKvdVsC5V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xIIbBAAAA2gAAAA8AAAAAAAAAAAAAAAAAmAIAAGRycy9kb3du&#10;cmV2LnhtbFBLBQYAAAAABAAEAPUAAACGAwAAAAA=&#10;" fillcolor="white [3201]" strokeweight=".5pt">
                  <v:textbox>
                    <w:txbxContent>
                      <w:p w:rsidR="00B51BBB" w:rsidRPr="00B51BBB" w:rsidRDefault="00B51BBB">
                        <w:pPr>
                          <w:rPr>
                            <w:sz w:val="20"/>
                            <w:szCs w:val="20"/>
                          </w:rPr>
                        </w:pPr>
                        <w:r w:rsidRPr="00B51BBB">
                          <w:rPr>
                            <w:sz w:val="20"/>
                            <w:szCs w:val="20"/>
                          </w:rPr>
                          <w:t>Pregnant women presenting in first trimester</w:t>
                        </w:r>
                      </w:p>
                    </w:txbxContent>
                  </v:textbox>
                </v:shape>
                <v:shape id="Text Box 6" o:spid="_x0000_s1029" type="#_x0000_t202" style="position:absolute;left:17145;top:6858;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rsidR="00B51BBB" w:rsidRPr="00B51BBB" w:rsidRDefault="00B51BBB">
                        <w:pPr>
                          <w:rPr>
                            <w:sz w:val="20"/>
                            <w:szCs w:val="20"/>
                          </w:rPr>
                        </w:pPr>
                        <w:r w:rsidRPr="00B51BBB">
                          <w:rPr>
                            <w:sz w:val="20"/>
                            <w:szCs w:val="20"/>
                          </w:rPr>
                          <w:t>Pre-test counselling and information</w:t>
                        </w:r>
                      </w:p>
                    </w:txbxContent>
                  </v:textbox>
                </v:shape>
                <v:shape id="Text Box 7" o:spid="_x0000_s1030" type="#_x0000_t202" style="position:absolute;left:1143;top:14856;width:35433;height:13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jvwcIA&#10;AADaAAAADwAAAGRycy9kb3ducmV2LnhtbESPQWsCMRSE7wX/Q3hCbzVrCypbo0hBXCgeXPXQ22Pz&#10;3CxuXpYk6vbfG0HwOMzMN8x82dtWXMmHxrGC8SgDQVw53XCt4LBff8xAhIissXVMCv4pwHIxeJtj&#10;rt2Nd3QtYy0ShEOOCkyMXS5lqAxZDCPXESfv5LzFmKSvpfZ4S3Dbys8sm0iLDacFgx39GKrO5cUq&#10;2G2nR9Tl6Sv8mXr9u/HFuDoUSr0P+9U3iEh9fIWf7UIrmMLjSroB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O/BwgAAANoAAAAPAAAAAAAAAAAAAAAAAJgCAABkcnMvZG93&#10;bnJldi54bWxQSwUGAAAAAAQABAD1AAAAhwMAAAAA&#10;" fillcolor="#eaf1dd [662]" strokeweight=".5pt">
                  <v:textbox>
                    <w:txbxContent>
                      <w:p w:rsidR="00B51BBB" w:rsidRPr="00B51BBB" w:rsidRDefault="00B51BBB" w:rsidP="00B51BBB">
                        <w:pPr>
                          <w:spacing w:after="0"/>
                          <w:rPr>
                            <w:sz w:val="20"/>
                            <w:szCs w:val="20"/>
                            <w:u w:val="single"/>
                          </w:rPr>
                        </w:pPr>
                        <w:r w:rsidRPr="00B51BBB">
                          <w:rPr>
                            <w:sz w:val="20"/>
                            <w:szCs w:val="20"/>
                            <w:u w:val="single"/>
                          </w:rPr>
                          <w:t>First trimester combined screening</w:t>
                        </w:r>
                        <w:r>
                          <w:rPr>
                            <w:sz w:val="20"/>
                            <w:szCs w:val="20"/>
                            <w:u w:val="single"/>
                          </w:rPr>
                          <w:t xml:space="preserve"> (CFTS)</w:t>
                        </w:r>
                      </w:p>
                      <w:p w:rsidR="00B51BBB" w:rsidRDefault="00B51BBB" w:rsidP="00B51BBB">
                        <w:pPr>
                          <w:spacing w:after="0"/>
                          <w:rPr>
                            <w:sz w:val="20"/>
                            <w:szCs w:val="20"/>
                          </w:rPr>
                        </w:pPr>
                        <w:r w:rsidRPr="00B51BBB">
                          <w:rPr>
                            <w:sz w:val="20"/>
                            <w:szCs w:val="20"/>
                          </w:rPr>
                          <w:t>Risk assessed at 11+0 to 13+6 weeks of pregnancy</w:t>
                        </w:r>
                        <w:r>
                          <w:rPr>
                            <w:sz w:val="20"/>
                            <w:szCs w:val="20"/>
                          </w:rPr>
                          <w:t xml:space="preserve"> based on:</w:t>
                        </w:r>
                      </w:p>
                      <w:p w:rsidR="00B51BBB" w:rsidRDefault="00B51BBB" w:rsidP="002C23CA">
                        <w:pPr>
                          <w:pStyle w:val="ListParagraph"/>
                          <w:numPr>
                            <w:ilvl w:val="0"/>
                            <w:numId w:val="21"/>
                          </w:numPr>
                          <w:spacing w:after="0"/>
                          <w:ind w:left="360"/>
                          <w:rPr>
                            <w:sz w:val="20"/>
                            <w:szCs w:val="20"/>
                          </w:rPr>
                        </w:pPr>
                        <w:r>
                          <w:rPr>
                            <w:sz w:val="20"/>
                            <w:szCs w:val="20"/>
                          </w:rPr>
                          <w:t>Maternal age</w:t>
                        </w:r>
                      </w:p>
                      <w:p w:rsidR="00B51BBB" w:rsidRDefault="00B51BBB" w:rsidP="002C23CA">
                        <w:pPr>
                          <w:pStyle w:val="ListParagraph"/>
                          <w:numPr>
                            <w:ilvl w:val="0"/>
                            <w:numId w:val="21"/>
                          </w:numPr>
                          <w:spacing w:after="0"/>
                          <w:ind w:left="360"/>
                          <w:rPr>
                            <w:sz w:val="20"/>
                            <w:szCs w:val="20"/>
                          </w:rPr>
                        </w:pPr>
                        <w:r>
                          <w:rPr>
                            <w:sz w:val="20"/>
                            <w:szCs w:val="20"/>
                          </w:rPr>
                          <w:t>Maternal serum biochemical marker evaluation</w:t>
                        </w:r>
                      </w:p>
                      <w:p w:rsidR="00B51BBB" w:rsidRDefault="00B51BBB" w:rsidP="002C23CA">
                        <w:pPr>
                          <w:pStyle w:val="ListParagraph"/>
                          <w:numPr>
                            <w:ilvl w:val="0"/>
                            <w:numId w:val="25"/>
                          </w:numPr>
                          <w:spacing w:after="0"/>
                          <w:ind w:left="720"/>
                          <w:rPr>
                            <w:sz w:val="20"/>
                            <w:szCs w:val="20"/>
                          </w:rPr>
                        </w:pPr>
                        <w:r w:rsidRPr="00B51BBB">
                          <w:rPr>
                            <w:sz w:val="20"/>
                            <w:szCs w:val="20"/>
                          </w:rPr>
                          <w:t>PAPP-A</w:t>
                        </w:r>
                      </w:p>
                      <w:p w:rsidR="00B51BBB" w:rsidRDefault="00B51BBB" w:rsidP="002C23CA">
                        <w:pPr>
                          <w:pStyle w:val="ListParagraph"/>
                          <w:numPr>
                            <w:ilvl w:val="0"/>
                            <w:numId w:val="25"/>
                          </w:numPr>
                          <w:spacing w:after="0"/>
                          <w:ind w:left="720"/>
                          <w:rPr>
                            <w:sz w:val="20"/>
                            <w:szCs w:val="20"/>
                          </w:rPr>
                        </w:pPr>
                        <w:r w:rsidRPr="00B51BBB">
                          <w:rPr>
                            <w:sz w:val="20"/>
                            <w:szCs w:val="20"/>
                          </w:rPr>
                          <w:t>Free β</w:t>
                        </w:r>
                        <w:proofErr w:type="spellStart"/>
                        <w:r w:rsidRPr="00B51BBB">
                          <w:rPr>
                            <w:sz w:val="20"/>
                            <w:szCs w:val="20"/>
                          </w:rPr>
                          <w:t>hCG</w:t>
                        </w:r>
                        <w:proofErr w:type="spellEnd"/>
                      </w:p>
                      <w:p w:rsidR="00B51BBB" w:rsidRPr="00B51BBB" w:rsidRDefault="00B51BBB" w:rsidP="002C23CA">
                        <w:pPr>
                          <w:pStyle w:val="ListParagraph"/>
                          <w:numPr>
                            <w:ilvl w:val="0"/>
                            <w:numId w:val="21"/>
                          </w:numPr>
                          <w:spacing w:after="0"/>
                          <w:ind w:left="360"/>
                          <w:rPr>
                            <w:sz w:val="20"/>
                            <w:szCs w:val="20"/>
                          </w:rPr>
                        </w:pPr>
                        <w:r w:rsidRPr="00B51BBB">
                          <w:rPr>
                            <w:sz w:val="20"/>
                            <w:szCs w:val="20"/>
                          </w:rPr>
                          <w:t xml:space="preserve">Ultrasound measurement of </w:t>
                        </w:r>
                        <w:proofErr w:type="spellStart"/>
                        <w:r w:rsidRPr="00B51BBB">
                          <w:rPr>
                            <w:sz w:val="20"/>
                            <w:szCs w:val="20"/>
                          </w:rPr>
                          <w:t>fetal</w:t>
                        </w:r>
                        <w:proofErr w:type="spellEnd"/>
                        <w:r w:rsidRPr="00B51BBB">
                          <w:rPr>
                            <w:sz w:val="20"/>
                            <w:szCs w:val="20"/>
                          </w:rPr>
                          <w:t xml:space="preserve"> nuchal translucency (NT)</w:t>
                        </w:r>
                      </w:p>
                    </w:txbxContent>
                  </v:textbox>
                </v:shape>
                <v:shape id="Text Box 8" o:spid="_x0000_s1031" type="#_x0000_t202" style="position:absolute;left:37719;top:19072;width:12573;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rsidR="00B51BBB" w:rsidRPr="00B51BBB" w:rsidRDefault="00B51BBB">
                        <w:pPr>
                          <w:rPr>
                            <w:sz w:val="20"/>
                            <w:szCs w:val="20"/>
                          </w:rPr>
                        </w:pPr>
                        <w:r w:rsidRPr="00B51BBB">
                          <w:rPr>
                            <w:sz w:val="20"/>
                            <w:szCs w:val="20"/>
                          </w:rPr>
                          <w:t>CFTS declined</w:t>
                        </w:r>
                      </w:p>
                    </w:txbxContent>
                  </v:textbox>
                </v:shape>
                <v:shape id="Text Box 9" o:spid="_x0000_s1032" type="#_x0000_t202" style="position:absolute;left:32004;top:32970;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B51BBB" w:rsidRPr="00B51BBB" w:rsidRDefault="00B51BBB">
                        <w:pPr>
                          <w:rPr>
                            <w:sz w:val="20"/>
                            <w:szCs w:val="20"/>
                          </w:rPr>
                        </w:pPr>
                        <w:r w:rsidRPr="00B51BBB">
                          <w:rPr>
                            <w:sz w:val="20"/>
                            <w:szCs w:val="20"/>
                          </w:rPr>
                          <w:t>Not at increased risk (&lt;1 in 300)</w:t>
                        </w:r>
                      </w:p>
                    </w:txbxContent>
                  </v:textbox>
                </v:shape>
                <v:shape id="Text Box 10" o:spid="_x0000_s1033" type="#_x0000_t202" style="position:absolute;left:3429;top:32966;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B51BBB" w:rsidRPr="00B51BBB" w:rsidRDefault="00B51BBB">
                        <w:pPr>
                          <w:rPr>
                            <w:sz w:val="20"/>
                            <w:szCs w:val="20"/>
                          </w:rPr>
                        </w:pPr>
                        <w:r>
                          <w:rPr>
                            <w:sz w:val="20"/>
                            <w:szCs w:val="20"/>
                          </w:rPr>
                          <w:t>Increased risk (≥1 in 300)</w:t>
                        </w:r>
                      </w:p>
                    </w:txbxContent>
                  </v:textbox>
                </v:shape>
                <v:shape id="Text Box 6" o:spid="_x0000_s1034" type="#_x0000_t202" style="position:absolute;left:3429;top:40005;width:16002;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SW2sAA&#10;AADbAAAADwAAAGRycy9kb3ducmV2LnhtbERPTYvCMBC9L+x/CLPgbU31sGjXKCIs7EUWqwf3NiRj&#10;G20mpYm1+uuNIHibx/uc2aJ3teioDdazgtEwA0GsvbFcKthtfz4nIEJENlh7JgVXCrCYv7/NMDf+&#10;whvqiliKFMIhRwVVjE0uZdAVOQxD3xAn7uBbhzHBtpSmxUsKd7UcZ9mXdGg5NVTY0KoifSrOToHh&#10;vWf9b9c3y4W209vf5Kg7pQYf/fIbRKQ+vsRP969J88fw+CUdIO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ySW2sAAAADbAAAADwAAAAAAAAAAAAAAAACYAgAAZHJzL2Rvd25y&#10;ZXYueG1sUEsFBgAAAAAEAAQA9QAAAIUDAAAAAA==&#10;" fillcolor="window" strokeweight=".5pt">
                  <v:textbox>
                    <w:txbxContent>
                      <w:p w:rsidR="007125FC" w:rsidRPr="007125FC" w:rsidRDefault="007125FC" w:rsidP="007125FC">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035" type="#_x0000_t202" style="position:absolute;left:33147;top:48973;width:13716;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GrNcAA&#10;AADbAAAADwAAAGRycy9kb3ducmV2LnhtbERPTWsCMRC9F/ofwhS81WyliF2NIgXBSxG3HuptSMbd&#10;6GaybOK6+uuNIPQ2j/c5s0XvatFRG6xnBR/DDASx9sZyqWD3u3qfgAgR2WDtmRRcKcBi/voyw9z4&#10;C2+pK2IpUgiHHBVUMTa5lEFX5DAMfUOcuINvHcYE21KaFi8p3NVylGVj6dByaqiwoe+K9Kk4OwWG&#10;/zzrvf25WS60/bptJkfdKTV465dTEJH6+C9+utcmzf+Exy/pAD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4GrNcAAAADbAAAADwAAAAAAAAAAAAAAAACYAgAAZHJzL2Rvd25y&#10;ZXYueG1sUEsFBgAAAAAEAAQA9QAAAIUDAAAAAA==&#10;" fillcolor="window" strokeweight=".5pt">
                  <v:textbox>
                    <w:txbxContent>
                      <w:p w:rsidR="007125FC" w:rsidRPr="007125FC" w:rsidRDefault="007125FC" w:rsidP="007125FC">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15" o:spid="_x0000_s1036" type="#_x0000_t202" style="position:absolute;left:3429;top:48973;width:25146;height:6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n2B8AA&#10;AADbAAAADwAAAGRycy9kb3ducmV2LnhtbERP24rCMBB9F/yHMIIvy5p6ZalGEcFFVNB1/YChmV60&#10;mZQmq/XvjbDg2xzOdWaLxpTiRrUrLCvo9yIQxInVBWcKzr/rzy8QziNrLC2Tggc5WMzbrRnG2t75&#10;h24nn4kQwi5GBbn3VSylS3Iy6Hq2Ig5camuDPsA6k7rGewg3pRxE0UQaLDg05FjRKqfkevozCobf&#10;ZnUcJVH6kR7chXfZ5Or2W6W6nWY5BeGp8W/xv3ujw/wxvH4JB8j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Hn2B8AAAADbAAAADwAAAAAAAAAAAAAAAACYAgAAZHJzL2Rvd25y&#10;ZXYueG1sUEsFBgAAAAAEAAQA9QAAAIUDAAAAAA==&#10;" fillcolor="#daeef3 [664]" strokeweight=".5pt">
                  <v:textbox>
                    <w:txbxContent>
                      <w:p w:rsidR="007125FC" w:rsidRPr="007125FC" w:rsidRDefault="007125FC" w:rsidP="007125FC">
                        <w:pPr>
                          <w:spacing w:after="0"/>
                          <w:rPr>
                            <w:sz w:val="20"/>
                            <w:szCs w:val="20"/>
                            <w:u w:val="single"/>
                          </w:rPr>
                        </w:pPr>
                        <w:r w:rsidRPr="007125FC">
                          <w:rPr>
                            <w:sz w:val="20"/>
                            <w:szCs w:val="20"/>
                            <w:u w:val="single"/>
                          </w:rPr>
                          <w:t>Diagnostic testing</w:t>
                        </w:r>
                      </w:p>
                      <w:p w:rsidR="007125FC" w:rsidRPr="007125FC" w:rsidRDefault="007125FC" w:rsidP="007125FC">
                        <w:pPr>
                          <w:pStyle w:val="ListParagraph"/>
                          <w:numPr>
                            <w:ilvl w:val="0"/>
                            <w:numId w:val="26"/>
                          </w:numPr>
                          <w:spacing w:after="0"/>
                          <w:rPr>
                            <w:sz w:val="20"/>
                            <w:szCs w:val="20"/>
                          </w:rPr>
                        </w:pPr>
                        <w:r w:rsidRPr="007125FC">
                          <w:rPr>
                            <w:sz w:val="20"/>
                            <w:szCs w:val="20"/>
                          </w:rPr>
                          <w:t>Chorionic Villus Sampling (CVS), or</w:t>
                        </w:r>
                      </w:p>
                      <w:p w:rsidR="007125FC" w:rsidRPr="007125FC" w:rsidRDefault="007125FC" w:rsidP="007125FC">
                        <w:pPr>
                          <w:pStyle w:val="ListParagraph"/>
                          <w:numPr>
                            <w:ilvl w:val="0"/>
                            <w:numId w:val="26"/>
                          </w:numPr>
                          <w:spacing w:after="0"/>
                          <w:rPr>
                            <w:sz w:val="20"/>
                            <w:szCs w:val="20"/>
                          </w:rPr>
                        </w:pPr>
                        <w:r w:rsidRPr="007125FC">
                          <w:rPr>
                            <w:sz w:val="20"/>
                            <w:szCs w:val="20"/>
                          </w:rPr>
                          <w:t>Amniocentesis</w:t>
                        </w:r>
                      </w:p>
                    </w:txbxContent>
                  </v:textbox>
                </v:shape>
                <v:shape id="Text Box 16" o:spid="_x0000_s1037" type="#_x0000_t202" style="position:absolute;left:26289;top:60404;width:14859;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Wjb8A&#10;AADbAAAADwAAAGRycy9kb3ducmV2LnhtbERPTWsCMRC9F/ofwgjeatYeZLsaRYsthZ6qpedhMybB&#10;zWRJ0nX9901B8DaP9zmrzeg7MVBMLrCC+awCQdwG7dgo+D6+PdUgUkbW2AUmBVdKsFk/Pqyw0eHC&#10;XzQcshElhFODCmzOfSNlai15TLPQExfuFKLHXGA0Uke8lHDfyeeqWkiPjkuDxZ5eLbXnw69XsN+Z&#10;F9PWGO2+1s4N48/p07wrNZ2M2yWITGO+i2/uD13mL+D/l3KAX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8laNvwAAANsAAAAPAAAAAAAAAAAAAAAAAJgCAABkcnMvZG93bnJl&#10;di54bWxQSwUGAAAAAAQABAD1AAAAhAMAAAAA&#10;" fillcolor="white [3201]" strokeweight=".5pt">
                  <v:textbox>
                    <w:txbxContent>
                      <w:p w:rsidR="007125FC" w:rsidRPr="007125FC" w:rsidRDefault="007125FC">
                        <w:pPr>
                          <w:rPr>
                            <w:sz w:val="20"/>
                            <w:szCs w:val="20"/>
                          </w:rPr>
                        </w:pPr>
                        <w:r w:rsidRPr="007125FC">
                          <w:rPr>
                            <w:sz w:val="20"/>
                            <w:szCs w:val="20"/>
                          </w:rPr>
                          <w:t>No abnormality detected</w:t>
                        </w:r>
                      </w:p>
                    </w:txbxContent>
                  </v:textbox>
                </v:shape>
                <v:shape id="Text Box 17" o:spid="_x0000_s1038" type="#_x0000_t202" style="position:absolute;left:3429;top:60404;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7zFsAA&#10;AADbAAAADwAAAGRycy9kb3ducmV2LnhtbERPTWsCMRC9F/ofwhR6q9n2UNfVKLbYUvBUFc/DZkyC&#10;m8mSpOv23zeC0Ns83ucsVqPvxEAxucAKnicVCOI2aMdGwWH/8VSDSBlZYxeYFPxSgtXy/m6BjQ4X&#10;/qZhl40oIZwaVGBz7hspU2vJY5qEnrhwpxA95gKjkTripYT7Tr5U1av06Lg0WOzp3VJ73v14BZs3&#10;MzNtjdFuau3cMB5PW/Op1OPDuJ6DyDTmf/HN/aXL/ClcfykHy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L7zFsAAAADbAAAADwAAAAAAAAAAAAAAAACYAgAAZHJzL2Rvd25y&#10;ZXYueG1sUEsFBgAAAAAEAAQA9QAAAIUDAAAAAA==&#10;" fillcolor="white [3201]" strokeweight=".5pt">
                  <v:textbox>
                    <w:txbxContent>
                      <w:p w:rsidR="007125FC" w:rsidRPr="007125FC" w:rsidRDefault="007125FC">
                        <w:pPr>
                          <w:rPr>
                            <w:sz w:val="20"/>
                            <w:szCs w:val="20"/>
                          </w:rPr>
                        </w:pPr>
                        <w:r w:rsidRPr="007125FC">
                          <w:rPr>
                            <w:sz w:val="20"/>
                            <w:szCs w:val="20"/>
                          </w:rPr>
                          <w:t>Abnormality detected</w:t>
                        </w:r>
                      </w:p>
                    </w:txbxContent>
                  </v:textbox>
                </v:shape>
                <v:shape id="Text Box 18" o:spid="_x0000_s1039" type="#_x0000_t202" style="position:absolute;left:3429;top:72977;width:16002;height:3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FnZMEA&#10;AADbAAAADwAAAGRycy9kb3ducmV2LnhtbESPQUsDMRCF74L/IUzBm83Wg6xr06JSRfBkW3oeNtMk&#10;uJksSdyu/945CN5meG/e+2a9neOgJsolJDawWjagiPtkAzsDx8PrbQuqVGSLQ2Iy8EMFtpvrqzV2&#10;Nl34k6Z9dUpCuHRowNc6dlqX3lPEskwjsWjnlCNWWbPTNuNFwuOg75rmXkcMLA0eR3rx1H/tv6OB&#10;3bN7cH2L2e9aG8I0n84f7s2Ym8X89Aiq0lz/zX/X71bwBVZ+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hZ2TBAAAA2wAAAA8AAAAAAAAAAAAAAAAAmAIAAGRycy9kb3du&#10;cmV2LnhtbFBLBQYAAAAABAAEAPUAAACGAwAAAAA=&#10;" fillcolor="white [3201]" strokeweight=".5pt">
                  <v:textbox>
                    <w:txbxContent>
                      <w:p w:rsidR="007125FC" w:rsidRPr="007125FC" w:rsidRDefault="007125FC">
                        <w:pPr>
                          <w:rPr>
                            <w:sz w:val="20"/>
                            <w:szCs w:val="20"/>
                          </w:rPr>
                        </w:pPr>
                        <w:r>
                          <w:rPr>
                            <w:sz w:val="20"/>
                            <w:szCs w:val="20"/>
                          </w:rPr>
                          <w:t>Terminate pregnancy</w:t>
                        </w:r>
                      </w:p>
                    </w:txbxContent>
                  </v:textbox>
                </v:shape>
                <v:shape id="Text Box 19" o:spid="_x0000_s1040" type="#_x0000_t202" style="position:absolute;left:27432;top:7297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3C/78A&#10;AADbAAAADwAAAGRycy9kb3ducmV2LnhtbERPTWsCMRC9F/ofwgjeatYeZF2NosWWQk9q6XnYjElw&#10;M1mSdN3++6ZQ8DaP9znr7eg7MVBMLrCC+awCQdwG7dgo+Dy/PtUgUkbW2AUmBT+UYLt5fFhjo8ON&#10;jzScshElhFODCmzOfSNlai15TLPQExfuEqLHXGA0Uke8lXDfyeeqWkiPjkuDxZ5eLLXX07dXcNib&#10;pWlrjPZQa+eG8evyYd6Umk7G3QpEpjHfxf/ud13mL+Hvl3KA3P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2bcL/vwAAANsAAAAPAAAAAAAAAAAAAAAAAJgCAABkcnMvZG93bnJl&#10;di54bWxQSwUGAAAAAAQABAD1AAAAhAMAAAAA&#10;" fillcolor="white [3201]" strokeweight=".5pt">
                  <v:textbox>
                    <w:txbxContent>
                      <w:p w:rsidR="007125FC" w:rsidRPr="007125FC" w:rsidRDefault="007125FC">
                        <w:pPr>
                          <w:rPr>
                            <w:sz w:val="20"/>
                            <w:szCs w:val="20"/>
                          </w:rPr>
                        </w:pPr>
                        <w:r>
                          <w:rPr>
                            <w:sz w:val="20"/>
                            <w:szCs w:val="20"/>
                          </w:rPr>
                          <w:t>Continue pregnancy</w:t>
                        </w:r>
                      </w:p>
                    </w:txbxContent>
                  </v:textbox>
                </v:shape>
                <v:shape id="Text Box 6" o:spid="_x0000_s1041" type="#_x0000_t202" style="position:absolute;left:3429;top:66111;width:16002;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Zni78A&#10;AADbAAAADwAAAGRycy9kb3ducmV2LnhtbERPTYvCMBC9L/gfwgje1lQP4lajiCDsRcTqYfc2JGMb&#10;bSalydbqrzcHYY+P971c964WHbXBelYwGWcgiLU3lksF59Pucw4iRGSDtWdS8KAA69XgY4m58Xc+&#10;UlfEUqQQDjkqqGJscimDrshhGPuGOHEX3zqMCbalNC3eU7ir5TTLZtKh5dRQYUPbivSt+HMKDP94&#10;1r92/7RcaPv1PMyvulNqNOw3CxCR+vgvfru/jYJpWp++pB8gV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1meLvwAAANsAAAAPAAAAAAAAAAAAAAAAAJgCAABkcnMvZG93bnJl&#10;di54bWxQSwUGAAAAAAQABAD1AAAAhAMAAAAA&#10;" fillcolor="window" strokeweight=".5pt">
                  <v:textbox>
                    <w:txbxContent>
                      <w:p w:rsidR="00CC4630" w:rsidRPr="00CC4630" w:rsidRDefault="00CC4630" w:rsidP="00CC463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type id="_x0000_t32" coordsize="21600,21600" o:spt="32" o:oned="t" path="m,l21600,21600e" filled="f">
                  <v:path arrowok="t" fillok="f" o:connecttype="none"/>
                  <o:lock v:ext="edit" shapetype="t"/>
                </v:shapetype>
                <v:shape id="Straight Arrow Connector 3" o:spid="_x0000_s1042" type="#_x0000_t32" style="position:absolute;left:27432;top:457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koEsQAAADaAAAADwAAAGRycy9kb3ducmV2LnhtbESPwWrDMBBE74H8g9hAb4ncFELrRg4l&#10;YPChPSRx6HWxtrKxtXIs1Xb+vioUehxm5g2zP8y2EyMNvnGs4HGTgCCunG7YKCgv+foZhA/IGjvH&#10;pOBOHg7ZcrHHVLuJTzSegxERwj5FBXUIfSqlr2qy6DeuJ47elxsshigHI/WAU4TbTm6TZCctNhwX&#10;auzpWFPVnr+tgsTv8tvx0n6MpQmn90+ZF/eXq1IPq/ntFUSgOfyH/9qFVvAEv1fiDZD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eSgSxAAAANoAAAAPAAAAAAAAAAAA&#10;AAAAAKECAABkcnMvZG93bnJldi54bWxQSwUGAAAAAAQABAD5AAAAkgMAAAAA&#10;" strokecolor="black [3040]">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43" type="#_x0000_t34" style="position:absolute;left:21432;top:8856;width:3427;height:857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8E5sMAAADaAAAADwAAAGRycy9kb3ducmV2LnhtbESPT4vCMBTE74LfITzBm6a64p9qFHFZ&#10;2IMKWwWvz+bZFpuX0kStfvrNwoLHYWZ+wyxWjSnFnWpXWFYw6EcgiFOrC84UHA9fvSkI55E1lpZJ&#10;wZMcrJbt1gJjbR/8Q/fEZyJA2MWoIPe+iqV0aU4GXd9WxMG72NqgD7LOpK7xEeCmlMMoGkuDBYeF&#10;HCva5JRek5tREG12p/2Wz8lkd11/lJV5zQb7T6W6nWY9B+Gp8e/wf/tbKxjB35VwA+Ty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9fBObDAAAA2gAAAA8AAAAAAAAAAAAA&#10;AAAAoQIAAGRycy9kb3ducmV2LnhtbFBLBQYAAAAABAAEAPkAAACRAwAAAAA=&#10;" strokecolor="black [3040]">
                  <v:stroke endarrow="open"/>
                </v:shape>
                <v:shape id="Elbow Connector 11" o:spid="_x0000_s1044" type="#_x0000_t34" style="position:absolute;left:31898;top:6964;width:7642;height:1657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OAVcAAAADbAAAADwAAAGRycy9kb3ducmV2LnhtbERPzWrCQBC+F/oOyxR6KXVjUSnRVdpC&#10;IYdeTHyAITtmg9nZsDvV9O1doeBtPr7f2ewmP6gzxdQHNjCfFaCI22B77gwcmu/Xd1BJkC0OgcnA&#10;HyXYbR8fNljacOE9nWvpVA7hVKIBJzKWWqfWkcc0CyNx5o4hepQMY6dtxEsO94N+K4qV9thzbnA4&#10;0pej9lT/egN4WqZlU/28yKKP9SSfThaVM+b5afpYgxKa5C7+d1c2z5/D7Zd8gN5e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pTgFXAAAAA2wAAAA8AAAAAAAAAAAAAAAAA&#10;oQIAAGRycy9kb3ducmV2LnhtbFBLBQYAAAAABAAEAPkAAACOAwAAAAA=&#10;" adj="4732" strokecolor="black [3040]">
                  <v:stroke endarrow="open"/>
                </v:shape>
                <v:shape id="Elbow Connector 13" o:spid="_x0000_s1045" type="#_x0000_t34" style="position:absolute;left:26574;top:20681;width:4574;height:2000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kabcIAAADbAAAADwAAAGRycy9kb3ducmV2LnhtbERPS2sCMRC+F/ofwhR662ZtYamrUUQo&#10;elHwAe1x2IzZbTeTJYm66683hUJv8/E9ZzrvbSsu5EPjWMEoy0EQV043bBQcDx8v7yBCRNbYOiYF&#10;AwWYzx4fplhqd+UdXfbRiBTCoUQFdYxdKWWoarIYMtcRJ+7kvMWYoDdSe7ymcNvK1zwvpMWGU0ON&#10;HS1rqn72Z6tgU4RivcFvP9yW4+3wuYpfxmilnp/6xQREpD7+i//ca53mv8HvL+kAOb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RkabcIAAADbAAAADwAAAAAAAAAAAAAA&#10;AAChAgAAZHJzL2Rvd25yZXYueG1sUEsFBgAAAAAEAAQA+QAAAJADAAAAAA==&#10;" strokecolor="black [3040]">
                  <v:stroke endarrow="open"/>
                </v:shape>
                <v:shape id="Elbow Connector 21" o:spid="_x0000_s1046" type="#_x0000_t34" style="position:absolute;left:12860;top:26966;width:4570;height:742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H0/8QAAADbAAAADwAAAGRycy9kb3ducmV2LnhtbESPT4vCMBTE78J+h/AEb5pWwT9do4iL&#10;4EEFuwte3zbPtti8lCZq3U+/EQSPw8z8hpkvW1OJGzWutKwgHkQgiDOrS84V/Hxv+lMQziNrrCyT&#10;ggc5WC4+OnNMtL3zkW6pz0WAsEtQQeF9nUjpsoIMuoGtiYN3to1BH2STS93gPcBNJYdRNJYGSw4L&#10;Bda0Lii7pFejIFrvT4cd/6aT/WU1qmrzN4sPX0r1uu3qE4Sn1r/Dr/ZWKxjG8PwSfo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sfT/xAAAANsAAAAPAAAAAAAAAAAA&#10;AAAAAKECAABkcnMvZG93bnJldi54bWxQSwUGAAAAAAQABAD5AAAAkgMAAAAA&#10;" strokecolor="black [3040]">
                  <v:stroke endarrow="open"/>
                </v:shape>
                <v:shape id="Straight Arrow Connector 25" o:spid="_x0000_s1047" type="#_x0000_t32" style="position:absolute;left:11430;top:37537;width:0;height:24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8Zl8MAAADbAAAADwAAAGRycy9kb3ducmV2LnhtbESPQYvCMBSE7wv+h/AEb2uqo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vGZfDAAAA2wAAAA8AAAAAAAAAAAAA&#10;AAAAoQIAAGRycy9kb3ducmV2LnhtbFBLBQYAAAAABAAEAPkAAACRAwAAAAA=&#10;" strokecolor="black [3040]">
                  <v:stroke endarrow="open"/>
                </v:shape>
                <v:shape id="Elbow Connector 26" o:spid="_x0000_s1048" type="#_x0000_t34" style="position:absolute;left:11514;top:44486;width:4403;height:45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JzSMQAAADbAAAADwAAAGRycy9kb3ducmV2LnhtbESPQWvCQBSE70L/w/IK3nRTD6FN3YQi&#10;iF4saIX2+Mi+bqLZt2F31aS/3i0Uehxm5htmWQ22E1fyoXWs4GmegSCunW7ZKDh+rGfPIEJE1tg5&#10;JgUjBajKh8kSC+1uvKfrIRqRIBwKVNDE2BdShrohi2HueuLkfTtvMSbpjdQebwluO7nIslxabDkt&#10;NNjTqqH6fLhYBbs85Nsdnvz4s3p5Hz838csYrdT0cXh7BRFpiP/hv/ZWK1jk8Psl/QBZ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AnNIxAAAANsAAAAPAAAAAAAAAAAA&#10;AAAAAKECAABkcnMvZG93bnJldi54bWxQSwUGAAAAAAQABAD5AAAAkgMAAAAA&#10;" strokecolor="black [3040]">
                  <v:stroke endarrow="open"/>
                </v:shape>
                <v:shape id="Elbow Connector 28" o:spid="_x0000_s1049" type="#_x0000_t34" style="position:absolute;left:23516;top:32484;width:4403;height:28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FCocAAAADbAAAADwAAAGRycy9kb3ducmV2LnhtbERPz2vCMBS+D/wfwhN2W1M9lFmNMgTR&#10;i4PpYB4fzVvarXkpSdTWv94cBI8f3+/FqretuJAPjWMFkywHQVw53bBR8H3cvL2DCBFZY+uYFAwU&#10;YLUcvSyw1O7KX3Q5RCNSCIcSFdQxdqWUoarJYshcR5y4X+ctxgS9kdrjNYXbVk7zvJAWG04NNXa0&#10;rqn6P5ytgn0Rit0e//xwW88+h59tPBmjlXod9x9zEJH6+BQ/3DutYJrGpi/pB8jl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HRQqHAAAAA2wAAAA8AAAAAAAAAAAAAAAAA&#10;oQIAAGRycy9kb3ducmV2LnhtbFBLBQYAAAAABAAEAPkAAACOAwAAAAA=&#10;" strokecolor="black [3040]">
                  <v:stroke endarrow="open"/>
                </v:shape>
                <v:shape id="Elbow Connector 29" o:spid="_x0000_s1050" type="#_x0000_t34" style="position:absolute;left:11431;top:55833;width:4570;height:457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f4+cUAAADbAAAADwAAAGRycy9kb3ducmV2LnhtbESPQWvCQBSE74X+h+UJvTUbLbRNzCpi&#10;EXpoBFPB6zP7TILZtyG7mtRf7xYKPQ4z8w2TLUfTiiv1rrGsYBrFIIhLqxuuFOy/N8/vIJxH1tha&#10;JgU/5GC5eHzIMNV24B1dC1+JAGGXooLa+y6V0pU1GXSR7YiDd7K9QR9kX0nd4xDgppWzOH6VBhsO&#10;CzV2tK6pPBcXoyBe54ftFx+Lt/y8emk7c0um2w+lnibjag7C0+j/w3/tT61glsDvl/AD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cf4+cUAAADbAAAADwAAAAAAAAAA&#10;AAAAAAChAgAAZHJzL2Rvd25yZXYueG1sUEsFBgAAAAAEAAQA+QAAAJMDAAAAAA==&#10;" strokecolor="black [3040]">
                  <v:stroke endarrow="open"/>
                </v:shape>
                <v:shape id="Elbow Connector 30" o:spid="_x0000_s1051" type="#_x0000_t34" style="position:absolute;left:22575;top:49261;width:4570;height:17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YesEAAADbAAAADwAAAGRycy9kb3ducmV2LnhtbERPz2vCMBS+C/4P4QneNHWDop1RRkHW&#10;i4O5gTs+mre0W/NSkkxb//rlMPD48f3e7gfbiQv50DpWsFpmIIhrp1s2Cj7eD4s1iBCRNXaOScFI&#10;Afa76WSLhXZXfqPLKRqRQjgUqKCJsS+kDHVDFsPS9cSJ+3LeYkzQG6k9XlO47eRDluXSYsupocGe&#10;yobqn9OvVXDMQ14d8duPt3LzOp5f4qcxWqn5bHh+AhFpiHfxv7vSCh7T+vQl/QC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6fth6wQAAANsAAAAPAAAAAAAAAAAAAAAA&#10;AKECAABkcnMvZG93bnJldi54bWxQSwUGAAAAAAQABAD5AAAAjwMAAAAA&#10;" strokecolor="black [3040]">
                  <v:stroke endarrow="open"/>
                </v:shape>
                <v:shape id="Straight Arrow Connector 31" o:spid="_x0000_s1052" type="#_x0000_t32" style="position:absolute;left:11430;top:63836;width:0;height:22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2JScMAAADbAAAADwAAAGRycy9kb3ducmV2LnhtbESPT4vCMBTE7wt+h/CEva2pLohWUxGh&#10;4GE9+A+vj+bZljYvtcnW+u2NIHgcZuY3zHLVm1p01LrSsoLxKAJBnFldcq7gdEx/ZiCcR9ZYWyYF&#10;D3KwSgZfS4y1vfOeuoPPRYCwi1FB4X0TS+myggy6kW2Ig3e1rUEfZJtL3eI9wE0tJ1E0lQZLDgsF&#10;NrQpKKsO/0ZB5KbpbXOsdt0p9/u/i0y3j/lZqe9hv16A8NT7T/jd3moFv2N4fQk/QCZ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NiUnDAAAA2wAAAA8AAAAAAAAAAAAA&#10;AAAAoQIAAGRycy9kb3ducmV2LnhtbFBLBQYAAAAABAAEAPkAAACRAwAAAAA=&#10;" strokecolor="black [3040]">
                  <v:stroke endarrow="open"/>
                </v:shape>
                <v:shape id="Elbow Connector 32" o:spid="_x0000_s1053" type="#_x0000_t34" style="position:absolute;left:21715;top:60402;width:2290;height:228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DjlsQAAADbAAAADwAAAGRycy9kb3ducmV2LnhtbESPQWsCMRSE7wX/Q3iCt5pVYamrUUSQ&#10;erFQW9DjY/PMrm5eliTV3f76plDocZiZb5jlurONuJMPtWMFk3EGgrh0umaj4PNj9/wCIkRkjY1j&#10;UtBTgPVq8LTEQrsHv9P9GI1IEA4FKqhibAspQ1mRxTB2LXHyLs5bjEl6I7XHR4LbRk6zLJcWa04L&#10;Fba0rai8Hb+sgkMe8v0Br77/3s7f+tNrPBujlRoNu80CRKQu/of/2nutYDaF3y/pB8jV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4OOWxAAAANsAAAAPAAAAAAAAAAAA&#10;AAAAAKECAABkcnMvZG93bnJldi54bWxQSwUGAAAAAAQABAD5AAAAkgMAAAAA&#10;" strokecolor="black [3040]">
                  <v:stroke endarrow="open"/>
                </v:shape>
                <v:shape id="Straight Arrow Connector 33" o:spid="_x0000_s1054" type="#_x0000_t32" style="position:absolute;left:11430;top:70687;width:0;height:22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OypcMAAADbAAAADwAAAGRycy9kb3ducmV2LnhtbESPQYvCMBSE74L/IbwFb5qugu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TsqXDAAAA2wAAAA8AAAAAAAAAAAAA&#10;AAAAoQIAAGRycy9kb3ducmV2LnhtbFBLBQYAAAAABAAEAPkAAACRAwAAAAA=&#10;" strokecolor="black [3040]">
                  <v:stroke endarrow="open"/>
                </v:shape>
                <v:shape id="Text Box 34" o:spid="_x0000_s1055" type="#_x0000_t202" style="position:absolute;top:78688;width:54864;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kxAcIA&#10;AADbAAAADwAAAGRycy9kb3ducmV2LnhtbESPQUsDMRSE74L/ITzBm81qi6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2TEBwgAAANsAAAAPAAAAAAAAAAAAAAAAAJgCAABkcnMvZG93&#10;bnJldi54bWxQSwUGAAAAAAQABAD1AAAAhwMAAAAA&#10;" fillcolor="white [3201]" strokeweight=".5pt">
                  <v:textbox>
                    <w:txbxContent>
                      <w:p w:rsidR="00FF04E1" w:rsidRPr="00FF04E1" w:rsidRDefault="00FF04E1">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v:textbox>
                </v:shape>
                <v:shape id="Straight Arrow Connector 35" o:spid="_x0000_s1056" type="#_x0000_t32" style="position:absolute;left:11430;top:76414;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aPSsMAAADbAAAADwAAAGRycy9kb3ducmV2LnhtbESPT4vCMBTE7wt+h/AEb9tURXG7jSJC&#10;wYN78B97fTRv22LzUptY67ffCILHYWZ+w6Sr3tSio9ZVlhWMoxgEcW51xYWC0zH7XIBwHlljbZkU&#10;PMjBajn4SDHR9s576g6+EAHCLkEFpfdNIqXLSzLoItsQB+/PtgZ9kG0hdYv3ADe1nMTxXBqsOCyU&#10;2NCmpPxyuBkFsZtn183x8tOdCr/f/cps+/g6KzUa9utvEJ56/w6/2lutYDqD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2j0rDAAAA2wAAAA8AAAAAAAAAAAAA&#10;AAAAoQIAAGRycy9kb3ducmV2LnhtbFBLBQYAAAAABAAEAPkAAACRAwAAAAA=&#10;" strokecolor="black [3040]">
                  <v:stroke endarrow="open"/>
                </v:shape>
                <v:shape id="Straight Arrow Connector 36" o:spid="_x0000_s1057" type="#_x0000_t32" style="position:absolute;left:34290;top:76410;width:0;height:2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QRPcIAAADbAAAADwAAAGRycy9kb3ducmV2LnhtbESPzarCMBSE94LvEI5wd5rqhaLVKCIU&#10;XFwX/uH20BzbYnNSm9xa394IgsthZr5hFqvOVKKlxpWWFYxHEQjizOqScwWnYzqcgnAeWWNlmRQ8&#10;ycFq2e8tMNH2wXtqDz4XAcIuQQWF93UipcsKMuhGtiYO3tU2Bn2QTS51g48AN5WcRFEsDZYcFgqs&#10;aVNQdjv8GwWRi9P75njbtafc7/8uMt0+Z2elfgbdeg7CU+e/4U97qxX8xv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QRPcIAAADbAAAADwAAAAAAAAAAAAAA&#10;AAChAgAAZHJzL2Rvd25yZXYueG1sUEsFBgAAAAAEAAQA+QAAAJADAAAAAA==&#10;" strokecolor="black [3040]">
                  <v:stroke endarrow="open"/>
                </v:shape>
                <v:shapetype id="_x0000_t33" coordsize="21600,21600" o:spt="33" o:oned="t" path="m,l21600,r,21600e" filled="f">
                  <v:stroke joinstyle="miter"/>
                  <v:path arrowok="t" fillok="f" o:connecttype="none"/>
                  <o:lock v:ext="edit" shapetype="t"/>
                </v:shapetype>
                <v:shape id="Elbow Connector 37" o:spid="_x0000_s1058" type="#_x0000_t33" style="position:absolute;left:41148;top:62122;width:4572;height:1656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g7rMQAAADbAAAADwAAAGRycy9kb3ducmV2LnhtbESPzWrDMBCE74W8g9hCbo3chjbBjWyC&#10;Q0NLL/nxAyzW1ja2VsZSIufto0Khx2FmvmE2+WR6caXRtZYVPC8SEMSV1S3XCsrzx9MahPPIGnvL&#10;pOBGDvJs9rDBVNvAR7qefC0ihF2KChrvh1RKVzVk0C3sQBy9Hzsa9FGOtdQjhgg3vXxJkjdpsOW4&#10;0OBARUNVd7oYBa+rw7Lb7ZLyuC96CutL+P4qg1Lzx2n7DsLT5P/Df+1PrWC5gt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aDusxAAAANsAAAAPAAAAAAAAAAAA&#10;AAAAAKECAABkcnMvZG93bnJldi54bWxQSwUGAAAAAAQABAD5AAAAkgMAAAAA&#10;" strokecolor="black [3040]">
                  <v:stroke endarrow="open"/>
                </v:shape>
                <v:shape id="Elbow Connector 38" o:spid="_x0000_s1059" type="#_x0000_t33" style="position:absolute;left:46863;top:51262;width:2286;height:2742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ev3sAAAADbAAAADwAAAGRycy9kb3ducmV2LnhtbERPy4rCMBTdC/MP4Q6409QRH3SMMigO&#10;ihvr9AMuzbUtNjeliabz92YhuDyc92rTm0Y8qHO1ZQWTcQKCuLC65lJB/rcfLUE4j6yxsUwK/snB&#10;Zv0xWGGqbeCMHhdfihjCLkUFlfdtKqUrKjLoxrYljtzVdgZ9hF0pdYchhptGfiXJXBqsOTZU2NK2&#10;ouJ2uRsFs8V5etvtkjz73TYUlvdwOuZBqeFn//MNwlPv3+KX+6AVTOPY+CX+ALl+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L3r97AAAAA2wAAAA8AAAAAAAAAAAAAAAAA&#10;oQIAAGRycy9kb3ducmV2LnhtbFBLBQYAAAAABAAEAPkAAACOAwAAAAA=&#10;" strokecolor="black [3040]">
                  <v:stroke endarrow="open"/>
                </v:shape>
                <v:shape id="Elbow Connector 39" o:spid="_x0000_s1060" type="#_x0000_t33" style="position:absolute;left:45720;top:35256;width:5715;height:4343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sKRcQAAADbAAAADwAAAGRycy9kb3ducmV2LnhtbESP0WrCQBRE3wv9h+UWfGs2VWxt6iqi&#10;KIovavMBl+xtEszeDdnVjX/vCkIfh5k5w0znvWnElTpXW1bwkaQgiAuray4V5L/r9wkI55E1NpZJ&#10;wY0czGevL1PMtA18pOvJlyJC2GWooPK+zaR0RUUGXWJb4uj92c6gj7Irpe4wRLhp5DBNP6XBmuNC&#10;hS0tKyrOp4tRMP46jM6rVZofN8uGwuQS9rs8KDV46xc/IDz1/j/8bG+1gtE3PL7EH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uwpFxAAAANsAAAAPAAAAAAAAAAAA&#10;AAAAAKECAABkcnMvZG93bnJldi54bWxQSwUGAAAAAAQABAD5AAAAkgMAAAAA&#10;" strokecolor="black [3040]">
                  <v:stroke endarrow="open"/>
                </v:shape>
                <v:shape id="Elbow Connector 40" o:spid="_x0000_s1061" type="#_x0000_t33" style="position:absolute;left:50292;top:20787;width:3429;height:5790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fQpcAAAADbAAAADwAAAGRycy9kb3ducmV2LnhtbERPy4rCMBTdC/MP4Q6409TxSTXKoIwo&#10;sxm1H3Bprm2xuSlNNJ2/NwvB5eG8V5vO1OJBrassKxgNExDEudUVFwqyy89gAcJ5ZI21ZVLwTw42&#10;64/eClNtA5/ocfaFiCHsUlRQet+kUrq8JINuaBviyF1ta9BH2BZStxhiuKnlV5LMpMGKY0OJDW1L&#10;ym/nu1Ewnf+Nb7tdkp3225rC4h5+j1lQqv/ZfS9BeOr8W/xyH7SCSVwfv8QfIN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H0KXAAAAA2wAAAA8AAAAAAAAAAAAAAAAA&#10;oQIAAGRycy9kb3ducmV2LnhtbFBLBQYAAAAABAAEAPkAAACOAwAAAAA=&#10;" strokecolor="black [3040]">
                  <v:stroke endarrow="open"/>
                </v:shape>
                <w10:anchorlock/>
              </v:group>
            </w:pict>
          </mc:Fallback>
        </mc:AlternateContent>
      </w:r>
    </w:p>
    <w:p w:rsidR="00896845" w:rsidRPr="00962667" w:rsidRDefault="00896845" w:rsidP="00962667">
      <w:pPr>
        <w:pStyle w:val="Heading2"/>
      </w:pPr>
      <w:r w:rsidRPr="00962667">
        <w:lastRenderedPageBreak/>
        <w:t>Proposed clinical management algorithm</w:t>
      </w:r>
      <w:r w:rsidR="002B3338" w:rsidRPr="00962667">
        <w:t xml:space="preserve"> for identified population</w:t>
      </w:r>
      <w:r w:rsidR="00224570" w:rsidRPr="00962667">
        <w:t xml:space="preserve"> – Primary screening</w:t>
      </w:r>
    </w:p>
    <w:p w:rsidR="00DB5DC9" w:rsidRPr="00224570" w:rsidRDefault="00224570" w:rsidP="00E364F7">
      <w:r>
        <w:rPr>
          <w:noProof/>
          <w:lang w:eastAsia="en-AU"/>
        </w:rPr>
        <mc:AlternateContent>
          <mc:Choice Requires="wpc">
            <w:drawing>
              <wp:inline distT="0" distB="0" distL="0" distR="0" wp14:anchorId="13E368A9" wp14:editId="1632CE59">
                <wp:extent cx="5486400" cy="8326010"/>
                <wp:effectExtent l="0" t="0" r="19050" b="18415"/>
                <wp:docPr id="75" name="Canvas 75" descr="The proposed clinical algorithm for the primary screening of all first-trimester pregnant women includes initial pre-test counselling and information. The pregnant woman has the option for non-invasive prenatal testing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title="Proposed clinical management algorithm for identified population – Primary screening"/>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1" name="Text Box 41"/>
                        <wps:cNvSpPr txBox="1"/>
                        <wps:spPr>
                          <a:xfrm>
                            <a:off x="1714500" y="0"/>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B51BBB" w:rsidRDefault="00224570" w:rsidP="00224570">
                              <w:pPr>
                                <w:rPr>
                                  <w:sz w:val="20"/>
                                  <w:szCs w:val="20"/>
                                </w:rPr>
                              </w:pPr>
                              <w:r w:rsidRPr="00B51BBB">
                                <w:rPr>
                                  <w:sz w:val="20"/>
                                  <w:szCs w:val="20"/>
                                </w:rPr>
                                <w:t>Pregnant women presenting in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1714500" y="685800"/>
                            <a:ext cx="20574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B51BBB" w:rsidRDefault="00224570" w:rsidP="00224570">
                              <w:pPr>
                                <w:rPr>
                                  <w:sz w:val="20"/>
                                  <w:szCs w:val="20"/>
                                </w:rPr>
                              </w:pPr>
                              <w:r w:rsidRPr="00B51BBB">
                                <w:rPr>
                                  <w:sz w:val="20"/>
                                  <w:szCs w:val="20"/>
                                </w:rPr>
                                <w:t>Pre-test counselling and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42900" y="1696704"/>
                            <a:ext cx="2171700" cy="439685"/>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224570" w:rsidRDefault="00224570" w:rsidP="00224570">
                              <w:pPr>
                                <w:spacing w:after="0"/>
                                <w:rPr>
                                  <w:sz w:val="20"/>
                                  <w:szCs w:val="20"/>
                                </w:rPr>
                              </w:pPr>
                              <w:r w:rsidRPr="00224570">
                                <w:rPr>
                                  <w:sz w:val="20"/>
                                  <w:szCs w:val="20"/>
                                </w:rPr>
                                <w:t>Non-invasive prenatal testing (N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3771900" y="1714500"/>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B51BBB" w:rsidRDefault="00224570" w:rsidP="00224570">
                              <w:pPr>
                                <w:rPr>
                                  <w:sz w:val="20"/>
                                  <w:szCs w:val="20"/>
                                </w:rPr>
                              </w:pPr>
                              <w:r>
                                <w:rPr>
                                  <w:sz w:val="20"/>
                                  <w:szCs w:val="20"/>
                                </w:rPr>
                                <w:t>NIPT</w:t>
                              </w:r>
                              <w:r w:rsidRPr="00B51BBB">
                                <w:rPr>
                                  <w:sz w:val="20"/>
                                  <w:szCs w:val="20"/>
                                </w:rPr>
                                <w:t xml:space="preserve">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3200400" y="2725496"/>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B51BBB" w:rsidRDefault="00224570" w:rsidP="00224570">
                              <w:pPr>
                                <w:rPr>
                                  <w:sz w:val="20"/>
                                  <w:szCs w:val="20"/>
                                </w:rPr>
                              </w:pPr>
                              <w:r>
                                <w:rPr>
                                  <w:sz w:val="20"/>
                                  <w:szCs w:val="20"/>
                                </w:rPr>
                                <w:t>Test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342900" y="2725496"/>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B51BBB" w:rsidRDefault="00224570" w:rsidP="00224570">
                              <w:pPr>
                                <w:rPr>
                                  <w:sz w:val="20"/>
                                  <w:szCs w:val="20"/>
                                </w:rPr>
                              </w:pPr>
                              <w:r>
                                <w:rPr>
                                  <w:sz w:val="20"/>
                                  <w:szCs w:val="20"/>
                                </w:rPr>
                                <w:t>Test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6"/>
                        <wps:cNvSpPr txBox="1"/>
                        <wps:spPr>
                          <a:xfrm>
                            <a:off x="342900" y="3639962"/>
                            <a:ext cx="1600200" cy="456565"/>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7125FC" w:rsidRDefault="00224570" w:rsidP="0022457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8"/>
                        <wps:cNvSpPr txBox="1"/>
                        <wps:spPr>
                          <a:xfrm>
                            <a:off x="3314700" y="4668719"/>
                            <a:ext cx="1371600" cy="45782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7125FC" w:rsidRDefault="00224570" w:rsidP="0022457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2900" y="4554419"/>
                            <a:ext cx="2514600" cy="68613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7125FC" w:rsidRDefault="00224570" w:rsidP="00224570">
                              <w:pPr>
                                <w:spacing w:after="0"/>
                                <w:rPr>
                                  <w:sz w:val="20"/>
                                  <w:szCs w:val="20"/>
                                  <w:u w:val="single"/>
                                </w:rPr>
                              </w:pPr>
                              <w:r w:rsidRPr="007125FC">
                                <w:rPr>
                                  <w:sz w:val="20"/>
                                  <w:szCs w:val="20"/>
                                  <w:u w:val="single"/>
                                </w:rPr>
                                <w:t>Diagnostic testing</w:t>
                              </w:r>
                            </w:p>
                            <w:p w:rsidR="00224570" w:rsidRPr="007125FC" w:rsidRDefault="00224570" w:rsidP="00224570">
                              <w:pPr>
                                <w:pStyle w:val="ListParagraph"/>
                                <w:numPr>
                                  <w:ilvl w:val="0"/>
                                  <w:numId w:val="26"/>
                                </w:numPr>
                                <w:spacing w:after="0"/>
                                <w:rPr>
                                  <w:sz w:val="20"/>
                                  <w:szCs w:val="20"/>
                                </w:rPr>
                              </w:pPr>
                              <w:r w:rsidRPr="007125FC">
                                <w:rPr>
                                  <w:sz w:val="20"/>
                                  <w:szCs w:val="20"/>
                                </w:rPr>
                                <w:t>Chorionic Villus Sampling (CVS), or</w:t>
                              </w:r>
                            </w:p>
                            <w:p w:rsidR="00224570" w:rsidRPr="007125FC" w:rsidRDefault="00224570" w:rsidP="00224570">
                              <w:pPr>
                                <w:pStyle w:val="ListParagraph"/>
                                <w:numPr>
                                  <w:ilvl w:val="0"/>
                                  <w:numId w:val="26"/>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2628900" y="5829300"/>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7125FC" w:rsidRDefault="00224570" w:rsidP="00224570">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42900" y="5715000"/>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7125FC" w:rsidRDefault="00224570" w:rsidP="00224570">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342900" y="7297777"/>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7125FC" w:rsidRDefault="00224570" w:rsidP="00224570">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2743200" y="7297777"/>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7125FC" w:rsidRDefault="00224570" w:rsidP="00224570">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6"/>
                        <wps:cNvSpPr txBox="1"/>
                        <wps:spPr>
                          <a:xfrm>
                            <a:off x="342900" y="6400800"/>
                            <a:ext cx="1600200" cy="45759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CC4630" w:rsidRDefault="00224570" w:rsidP="0022457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Straight Arrow Connector 55"/>
                        <wps:cNvCnPr>
                          <a:stCxn id="41" idx="2"/>
                          <a:endCxn id="42" idx="0"/>
                        </wps:cNvCnPr>
                        <wps:spPr>
                          <a:xfrm>
                            <a:off x="2743200" y="457212"/>
                            <a:ext cx="0" cy="228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6" name="Elbow Connector 56"/>
                        <wps:cNvCnPr>
                          <a:stCxn id="42" idx="2"/>
                          <a:endCxn id="43" idx="0"/>
                        </wps:cNvCnPr>
                        <wps:spPr>
                          <a:xfrm rot="5400000">
                            <a:off x="1809123" y="762627"/>
                            <a:ext cx="553704" cy="1314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57" name="Elbow Connector 57"/>
                        <wps:cNvCnPr>
                          <a:stCxn id="42" idx="2"/>
                          <a:endCxn id="44" idx="0"/>
                        </wps:cNvCnPr>
                        <wps:spPr>
                          <a:xfrm rot="16200000" flipH="1">
                            <a:off x="3286125" y="600075"/>
                            <a:ext cx="571500" cy="1657350"/>
                          </a:xfrm>
                          <a:prstGeom prst="bentConnector3">
                            <a:avLst>
                              <a:gd name="adj1" fmla="val 48609"/>
                            </a:avLst>
                          </a:prstGeom>
                          <a:ln>
                            <a:tailEnd type="arrow"/>
                          </a:ln>
                        </wps:spPr>
                        <wps:style>
                          <a:lnRef idx="1">
                            <a:schemeClr val="dk1"/>
                          </a:lnRef>
                          <a:fillRef idx="0">
                            <a:schemeClr val="dk1"/>
                          </a:fillRef>
                          <a:effectRef idx="0">
                            <a:schemeClr val="dk1"/>
                          </a:effectRef>
                          <a:fontRef idx="minor">
                            <a:schemeClr val="tx1"/>
                          </a:fontRef>
                        </wps:style>
                        <wps:bodyPr/>
                      </wps:wsp>
                      <wps:wsp>
                        <wps:cNvPr id="58" name="Elbow Connector 58"/>
                        <wps:cNvCnPr>
                          <a:stCxn id="43" idx="2"/>
                          <a:endCxn id="45" idx="0"/>
                        </wps:cNvCnPr>
                        <wps:spPr>
                          <a:xfrm rot="16200000" flipH="1">
                            <a:off x="2362922" y="1202217"/>
                            <a:ext cx="589107" cy="2457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59" name="Elbow Connector 59"/>
                        <wps:cNvCnPr>
                          <a:stCxn id="43" idx="2"/>
                          <a:endCxn id="46" idx="0"/>
                        </wps:cNvCnPr>
                        <wps:spPr>
                          <a:xfrm rot="5400000">
                            <a:off x="991322" y="2288067"/>
                            <a:ext cx="589107" cy="2857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a:stCxn id="46" idx="2"/>
                          <a:endCxn id="47" idx="0"/>
                        </wps:cNvCnPr>
                        <wps:spPr>
                          <a:xfrm>
                            <a:off x="1143000" y="3182696"/>
                            <a:ext cx="0" cy="4572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1" name="Elbow Connector 61"/>
                        <wps:cNvCnPr>
                          <a:stCxn id="47" idx="2"/>
                          <a:endCxn id="49" idx="0"/>
                        </wps:cNvCnPr>
                        <wps:spPr>
                          <a:xfrm rot="16200000" flipH="1">
                            <a:off x="1142654" y="4096873"/>
                            <a:ext cx="457892"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2" name="Elbow Connector 62"/>
                        <wps:cNvCnPr>
                          <a:stCxn id="47" idx="2"/>
                          <a:endCxn id="48" idx="0"/>
                        </wps:cNvCnPr>
                        <wps:spPr>
                          <a:xfrm rot="16200000" flipH="1">
                            <a:off x="2285654" y="2953873"/>
                            <a:ext cx="572192" cy="2857500"/>
                          </a:xfrm>
                          <a:prstGeom prst="bentConnector3">
                            <a:avLst>
                              <a:gd name="adj1" fmla="val 40273"/>
                            </a:avLst>
                          </a:prstGeom>
                          <a:ln>
                            <a:tailEnd type="arrow"/>
                          </a:ln>
                        </wps:spPr>
                        <wps:style>
                          <a:lnRef idx="1">
                            <a:schemeClr val="dk1"/>
                          </a:lnRef>
                          <a:fillRef idx="0">
                            <a:schemeClr val="dk1"/>
                          </a:fillRef>
                          <a:effectRef idx="0">
                            <a:schemeClr val="dk1"/>
                          </a:effectRef>
                          <a:fontRef idx="minor">
                            <a:schemeClr val="tx1"/>
                          </a:fontRef>
                        </wps:style>
                        <wps:bodyPr/>
                      </wps:wsp>
                      <wps:wsp>
                        <wps:cNvPr id="63" name="Elbow Connector 63"/>
                        <wps:cNvCnPr>
                          <a:stCxn id="49" idx="2"/>
                          <a:endCxn id="51" idx="0"/>
                        </wps:cNvCnPr>
                        <wps:spPr>
                          <a:xfrm rot="5400000">
                            <a:off x="1134375" y="5249175"/>
                            <a:ext cx="474450"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4" name="Elbow Connector 64"/>
                        <wps:cNvCnPr>
                          <a:stCxn id="49" idx="2"/>
                          <a:endCxn id="50" idx="0"/>
                        </wps:cNvCnPr>
                        <wps:spPr>
                          <a:xfrm rot="16200000" flipH="1">
                            <a:off x="2191650" y="4649100"/>
                            <a:ext cx="588750" cy="1771650"/>
                          </a:xfrm>
                          <a:prstGeom prst="bentConnector3">
                            <a:avLst>
                              <a:gd name="adj1" fmla="val 40546"/>
                            </a:avLst>
                          </a:prstGeom>
                          <a:ln>
                            <a:tailEnd type="arrow"/>
                          </a:ln>
                        </wps:spPr>
                        <wps:style>
                          <a:lnRef idx="1">
                            <a:schemeClr val="dk1"/>
                          </a:lnRef>
                          <a:fillRef idx="0">
                            <a:schemeClr val="dk1"/>
                          </a:fillRef>
                          <a:effectRef idx="0">
                            <a:schemeClr val="dk1"/>
                          </a:effectRef>
                          <a:fontRef idx="minor">
                            <a:schemeClr val="tx1"/>
                          </a:fontRef>
                        </wps:style>
                        <wps:bodyPr/>
                      </wps:wsp>
                      <wps:wsp>
                        <wps:cNvPr id="65" name="Straight Arrow Connector 65"/>
                        <wps:cNvCnPr>
                          <a:stCxn id="51" idx="2"/>
                          <a:endCxn id="54" idx="0"/>
                        </wps:cNvCnPr>
                        <wps:spPr>
                          <a:xfrm>
                            <a:off x="1143000" y="6058232"/>
                            <a:ext cx="0" cy="34256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6" name="Elbow Connector 66"/>
                        <wps:cNvCnPr>
                          <a:stCxn id="54" idx="2"/>
                          <a:endCxn id="53" idx="0"/>
                        </wps:cNvCnPr>
                        <wps:spPr>
                          <a:xfrm rot="16200000" flipH="1">
                            <a:off x="2066310" y="5935086"/>
                            <a:ext cx="439381" cy="22860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7" name="Straight Arrow Connector 67"/>
                        <wps:cNvCnPr>
                          <a:stCxn id="54" idx="2"/>
                          <a:endCxn id="52" idx="0"/>
                        </wps:cNvCnPr>
                        <wps:spPr>
                          <a:xfrm>
                            <a:off x="1143000" y="6858396"/>
                            <a:ext cx="0" cy="4393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8" name="Text Box 68"/>
                        <wps:cNvSpPr txBox="1"/>
                        <wps:spPr>
                          <a:xfrm>
                            <a:off x="0" y="7868810"/>
                            <a:ext cx="5486400" cy="4556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24570" w:rsidRPr="00FF04E1" w:rsidRDefault="00224570" w:rsidP="0022457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Straight Arrow Connector 69"/>
                        <wps:cNvCnPr>
                          <a:stCxn id="52" idx="2"/>
                        </wps:cNvCnPr>
                        <wps:spPr>
                          <a:xfrm>
                            <a:off x="1143000" y="7641435"/>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a:stCxn id="53" idx="2"/>
                        </wps:cNvCnPr>
                        <wps:spPr>
                          <a:xfrm>
                            <a:off x="3429000" y="7641056"/>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1" name="Elbow Connector 71"/>
                        <wps:cNvCnPr>
                          <a:stCxn id="50" idx="3"/>
                        </wps:cNvCnPr>
                        <wps:spPr>
                          <a:xfrm>
                            <a:off x="4114800" y="6001088"/>
                            <a:ext cx="457200" cy="186772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72" name="Elbow Connector 72"/>
                        <wps:cNvCnPr>
                          <a:stCxn id="48" idx="3"/>
                        </wps:cNvCnPr>
                        <wps:spPr>
                          <a:xfrm>
                            <a:off x="4686300" y="4897634"/>
                            <a:ext cx="228600" cy="297117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73" name="Elbow Connector 73"/>
                        <wps:cNvCnPr>
                          <a:stCxn id="45" idx="3"/>
                        </wps:cNvCnPr>
                        <wps:spPr>
                          <a:xfrm>
                            <a:off x="4572000" y="2954096"/>
                            <a:ext cx="571500" cy="4914714"/>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74" name="Elbow Connector 74"/>
                        <wps:cNvCnPr>
                          <a:stCxn id="44" idx="3"/>
                        </wps:cNvCnPr>
                        <wps:spPr>
                          <a:xfrm>
                            <a:off x="5029200" y="1886010"/>
                            <a:ext cx="342900" cy="598280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75" o:spid="_x0000_s1062" editas="canvas" alt="Title: Proposed clinical management algorithm for identified population – Primary screening - Description: The proposed clinical algorithm for the primary screening of all first-trimester pregnant women includes initial pre-test counselling and information. The pregnant woman has the option for non-invasive prenatal testing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width:6in;height:655.6pt;mso-position-horizontal-relative:char;mso-position-vertical-relative:line" coordsize="54864,83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">
                <v:shape id="_x0000_s1063" type="#_x0000_t75" alt="The proposed clinical algorithm for the primary screening of all first-trimester pregnant women includes initial pre-test counselling and information. The pregnant woman has the option for non-invasive prenatal testing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position:absolute;width:54864;height:83254;visibility:visible;mso-wrap-style:square">
                  <v:fill o:detectmouseclick="t"/>
                  <v:path o:connecttype="none"/>
                </v:shape>
                <v:shape id="Text Box 41" o:spid="_x0000_s1064" type="#_x0000_t202" style="position:absolute;left:17145;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h5MIA&#10;AADbAAAADwAAAGRycy9kb3ducmV2LnhtbESPQWsCMRSE74X+h/AKvdWsU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qOHkwgAAANsAAAAPAAAAAAAAAAAAAAAAAJgCAABkcnMvZG93&#10;bnJldi54bWxQSwUGAAAAAAQABAD1AAAAhwMAAAAA&#10;" fillcolor="white [3201]" strokeweight=".5pt">
                  <v:textbox>
                    <w:txbxContent>
                      <w:p w:rsidR="00224570" w:rsidRPr="00B51BBB" w:rsidRDefault="00224570" w:rsidP="00224570">
                        <w:pPr>
                          <w:rPr>
                            <w:sz w:val="20"/>
                            <w:szCs w:val="20"/>
                          </w:rPr>
                        </w:pPr>
                        <w:r w:rsidRPr="00B51BBB">
                          <w:rPr>
                            <w:sz w:val="20"/>
                            <w:szCs w:val="20"/>
                          </w:rPr>
                          <w:t>Pregnant women presenting in first trimester</w:t>
                        </w:r>
                      </w:p>
                    </w:txbxContent>
                  </v:textbox>
                </v:shape>
                <v:shape id="Text Box 42" o:spid="_x0000_s1065" type="#_x0000_t202" style="position:absolute;left:17145;top:6858;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k8IA&#10;AADbAAAADwAAAGRycy9kb3ducmV2LnhtbESPQWsCMRSE74X+h/AK3mq2I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en+TwgAAANsAAAAPAAAAAAAAAAAAAAAAAJgCAABkcnMvZG93&#10;bnJldi54bWxQSwUGAAAAAAQABAD1AAAAhwMAAAAA&#10;" fillcolor="white [3201]" strokeweight=".5pt">
                  <v:textbox>
                    <w:txbxContent>
                      <w:p w:rsidR="00224570" w:rsidRPr="00B51BBB" w:rsidRDefault="00224570" w:rsidP="00224570">
                        <w:pPr>
                          <w:rPr>
                            <w:sz w:val="20"/>
                            <w:szCs w:val="20"/>
                          </w:rPr>
                        </w:pPr>
                        <w:r w:rsidRPr="00B51BBB">
                          <w:rPr>
                            <w:sz w:val="20"/>
                            <w:szCs w:val="20"/>
                          </w:rPr>
                          <w:t>Pre-test counselling and information</w:t>
                        </w:r>
                      </w:p>
                    </w:txbxContent>
                  </v:textbox>
                </v:shape>
                <v:shape id="Text Box 43" o:spid="_x0000_s1066" type="#_x0000_t202" style="position:absolute;left:3429;top:16967;width:21717;height:4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DJD8QA&#10;AADbAAAADwAAAGRycy9kb3ducmV2LnhtbESPT4vCMBTE74LfITzBm6b+QaRrFFFE8WbVw97eNs+2&#10;a/NSmqjVT28WFjwOM/MbZrZoTCnuVLvCsoJBPwJBnFpdcKbgdNz0piCcR9ZYWiYFT3KwmLdbM4y1&#10;ffCB7onPRICwi1FB7n0VS+nSnAy6vq2Ig3extUEfZJ1JXeMjwE0ph1E0kQYLDgs5VrTKKb0mN6Ng&#10;l2zt+SfZby6T7+f+OFj9rql6KdXtNMsvEJ4a/wn/t3dawXgEf1/CD5Dz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wyQ/EAAAA2wAAAA8AAAAAAAAAAAAAAAAAmAIAAGRycy9k&#10;b3ducmV2LnhtbFBLBQYAAAAABAAEAPUAAACJAwAAAAA=&#10;" fillcolor="#f2dbdb [661]" strokeweight=".5pt">
                  <v:textbox>
                    <w:txbxContent>
                      <w:p w:rsidR="00224570" w:rsidRPr="00224570" w:rsidRDefault="00224570" w:rsidP="00224570">
                        <w:pPr>
                          <w:spacing w:after="0"/>
                          <w:rPr>
                            <w:sz w:val="20"/>
                            <w:szCs w:val="20"/>
                          </w:rPr>
                        </w:pPr>
                        <w:r w:rsidRPr="00224570">
                          <w:rPr>
                            <w:sz w:val="20"/>
                            <w:szCs w:val="20"/>
                          </w:rPr>
                          <w:t>Non-invasive prenatal testing (NIPT)</w:t>
                        </w:r>
                      </w:p>
                    </w:txbxContent>
                  </v:textbox>
                </v:shape>
                <v:shape id="Text Box 44" o:spid="_x0000_s1067" type="#_x0000_t202" style="position:absolute;left:37719;top:17145;width:12573;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9CfMIA&#10;AADbAAAADwAAAGRycy9kb3ducmV2LnhtbESPQWsCMRSE74X+h/AK3mq2R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30J8wgAAANsAAAAPAAAAAAAAAAAAAAAAAJgCAABkcnMvZG93&#10;bnJldi54bWxQSwUGAAAAAAQABAD1AAAAhwMAAAAA&#10;" fillcolor="white [3201]" strokeweight=".5pt">
                  <v:textbox>
                    <w:txbxContent>
                      <w:p w:rsidR="00224570" w:rsidRPr="00B51BBB" w:rsidRDefault="00224570" w:rsidP="00224570">
                        <w:pPr>
                          <w:rPr>
                            <w:sz w:val="20"/>
                            <w:szCs w:val="20"/>
                          </w:rPr>
                        </w:pPr>
                        <w:r>
                          <w:rPr>
                            <w:sz w:val="20"/>
                            <w:szCs w:val="20"/>
                          </w:rPr>
                          <w:t>NIPT</w:t>
                        </w:r>
                        <w:r w:rsidRPr="00B51BBB">
                          <w:rPr>
                            <w:sz w:val="20"/>
                            <w:szCs w:val="20"/>
                          </w:rPr>
                          <w:t xml:space="preserve"> declined</w:t>
                        </w:r>
                      </w:p>
                    </w:txbxContent>
                  </v:textbox>
                </v:shape>
                <v:shape id="Text Box 45" o:spid="_x0000_s1068" type="#_x0000_t202" style="position:absolute;left:32004;top:27254;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Pn58IA&#10;AADbAAAADwAAAGRycy9kb3ducmV2LnhtbESPQUsDMRSE74L/ITzBm80qr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fnwgAAANsAAAAPAAAAAAAAAAAAAAAAAJgCAABkcnMvZG93&#10;bnJldi54bWxQSwUGAAAAAAQABAD1AAAAhwMAAAAA&#10;" fillcolor="white [3201]" strokeweight=".5pt">
                  <v:textbox>
                    <w:txbxContent>
                      <w:p w:rsidR="00224570" w:rsidRPr="00B51BBB" w:rsidRDefault="00224570" w:rsidP="00224570">
                        <w:pPr>
                          <w:rPr>
                            <w:sz w:val="20"/>
                            <w:szCs w:val="20"/>
                          </w:rPr>
                        </w:pPr>
                        <w:r>
                          <w:rPr>
                            <w:sz w:val="20"/>
                            <w:szCs w:val="20"/>
                          </w:rPr>
                          <w:t>Test negative</w:t>
                        </w:r>
                      </w:p>
                    </w:txbxContent>
                  </v:textbox>
                </v:shape>
                <v:shape id="Text Box 46" o:spid="_x0000_s1069" type="#_x0000_t202" style="position:absolute;left:3429;top:27254;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224570" w:rsidRPr="00B51BBB" w:rsidRDefault="00224570" w:rsidP="00224570">
                        <w:pPr>
                          <w:rPr>
                            <w:sz w:val="20"/>
                            <w:szCs w:val="20"/>
                          </w:rPr>
                        </w:pPr>
                        <w:r>
                          <w:rPr>
                            <w:sz w:val="20"/>
                            <w:szCs w:val="20"/>
                          </w:rPr>
                          <w:t>Test positive</w:t>
                        </w:r>
                      </w:p>
                    </w:txbxContent>
                  </v:textbox>
                </v:shape>
                <v:shape id="Text Box 6" o:spid="_x0000_s1070" type="#_x0000_t202" style="position:absolute;left:3429;top:36399;width:1600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AaX8MA&#10;AADbAAAADwAAAGRycy9kb3ducmV2LnhtbESPQWsCMRSE74X+h/AKvdWspdh1NYoIhV6KdPWgt0fy&#10;3I1uXpZNum799Y0g9DjMzDfMfDm4RvTUBetZwXiUgSDW3liuFOy2Hy85iBCRDTaeScEvBVguHh/m&#10;WBh/4W/qy1iJBOFQoII6xraQMuiaHIaRb4mTd/Sdw5hkV0nT4SXBXSNfs2wiHVpOCzW2tK5Jn8sf&#10;p8Dw3rM+2K+r5VLb6XWTn3Sv1PPTsJqBiDTE//C9/WkUvL3D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AaX8MAAADbAAAADwAAAAAAAAAAAAAAAACYAgAAZHJzL2Rv&#10;d25yZXYueG1sUEsFBgAAAAAEAAQA9QAAAIgDAAAAAA==&#10;" fillcolor="window" strokeweight=".5pt">
                  <v:textbox>
                    <w:txbxContent>
                      <w:p w:rsidR="00224570" w:rsidRPr="007125FC" w:rsidRDefault="00224570" w:rsidP="0022457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071" type="#_x0000_t202" style="position:absolute;left:33147;top:46687;width:13716;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OLcAA&#10;AADbAAAADwAAAGRycy9kb3ducmV2LnhtbERPz2vCMBS+C/sfwhvsZlPHGK4aiwjCLmPYeXC3R/Js&#10;o81LabK28683h8GOH9/vdTm5VgzUB+tZwSLLQRBrbyzXCo5f+/kSRIjIBlvPpOCXApSbh9kaC+NH&#10;PtBQxVqkEA4FKmhi7Aopg27IYch8R5y4s+8dxgT7WpoexxTuWvmc56/SoeXU0GBHu4b0tfpxCgyf&#10;POtv+3GzXGn7dvtcXvSg1NPjtF2BiDTFf/Gf+90oeElj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X+OLcAAAADbAAAADwAAAAAAAAAAAAAAAACYAgAAZHJzL2Rvd25y&#10;ZXYueG1sUEsFBgAAAAAEAAQA9QAAAIUDAAAAAA==&#10;" fillcolor="window" strokeweight=".5pt">
                  <v:textbox>
                    <w:txbxContent>
                      <w:p w:rsidR="00224570" w:rsidRPr="007125FC" w:rsidRDefault="00224570" w:rsidP="0022457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49" o:spid="_x0000_s1072" type="#_x0000_t202" style="position:absolute;left:3429;top:45544;width:25146;height:6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fTH8MA&#10;AADbAAAADwAAAGRycy9kb3ducmV2LnhtbESP3WoCMRSE7wXfIRzBG9FsrYiuRhGhUlrB3wc4bM7+&#10;6OZk2UTdvr0RCl4OM/MNM182phR3ql1hWcHHIAJBnFhdcKbgfPrqT0A4j6yxtEwK/sjBctFuzTHW&#10;9sEHuh99JgKEXYwKcu+rWEqX5GTQDWxFHLzU1gZ9kHUmdY2PADelHEbRWBosOCzkWNE6p+R6vBkF&#10;nxuz3o+SKO2lO3fh32x8ddsfpbqdZjUD4anx7/B/+1srGE3h9SX8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fTH8MAAADbAAAADwAAAAAAAAAAAAAAAACYAgAAZHJzL2Rv&#10;d25yZXYueG1sUEsFBgAAAAAEAAQA9QAAAIgDAAAAAA==&#10;" fillcolor="#daeef3 [664]" strokeweight=".5pt">
                  <v:textbox>
                    <w:txbxContent>
                      <w:p w:rsidR="00224570" w:rsidRPr="007125FC" w:rsidRDefault="00224570" w:rsidP="00224570">
                        <w:pPr>
                          <w:spacing w:after="0"/>
                          <w:rPr>
                            <w:sz w:val="20"/>
                            <w:szCs w:val="20"/>
                            <w:u w:val="single"/>
                          </w:rPr>
                        </w:pPr>
                        <w:r w:rsidRPr="007125FC">
                          <w:rPr>
                            <w:sz w:val="20"/>
                            <w:szCs w:val="20"/>
                            <w:u w:val="single"/>
                          </w:rPr>
                          <w:t>Diagnostic testing</w:t>
                        </w:r>
                      </w:p>
                      <w:p w:rsidR="00224570" w:rsidRPr="007125FC" w:rsidRDefault="00224570" w:rsidP="00224570">
                        <w:pPr>
                          <w:pStyle w:val="ListParagraph"/>
                          <w:numPr>
                            <w:ilvl w:val="0"/>
                            <w:numId w:val="26"/>
                          </w:numPr>
                          <w:spacing w:after="0"/>
                          <w:rPr>
                            <w:sz w:val="20"/>
                            <w:szCs w:val="20"/>
                          </w:rPr>
                        </w:pPr>
                        <w:r w:rsidRPr="007125FC">
                          <w:rPr>
                            <w:sz w:val="20"/>
                            <w:szCs w:val="20"/>
                          </w:rPr>
                          <w:t>Chorionic Villus Sampling (CVS), or</w:t>
                        </w:r>
                      </w:p>
                      <w:p w:rsidR="00224570" w:rsidRPr="007125FC" w:rsidRDefault="00224570" w:rsidP="00224570">
                        <w:pPr>
                          <w:pStyle w:val="ListParagraph"/>
                          <w:numPr>
                            <w:ilvl w:val="0"/>
                            <w:numId w:val="26"/>
                          </w:numPr>
                          <w:spacing w:after="0"/>
                          <w:rPr>
                            <w:sz w:val="20"/>
                            <w:szCs w:val="20"/>
                          </w:rPr>
                        </w:pPr>
                        <w:r w:rsidRPr="007125FC">
                          <w:rPr>
                            <w:sz w:val="20"/>
                            <w:szCs w:val="20"/>
                          </w:rPr>
                          <w:t>Amniocentesis</w:t>
                        </w:r>
                      </w:p>
                    </w:txbxContent>
                  </v:textbox>
                </v:shape>
                <v:shape id="Text Box 50" o:spid="_x0000_s1073" type="#_x0000_t202" style="position:absolute;left:26289;top:58293;width:14859;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3Sor8A&#10;AADbAAAADwAAAGRycy9kb3ducmV2LnhtbERPTWsCMRC9F/ofwhR6q1kLlu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PdKivwAAANsAAAAPAAAAAAAAAAAAAAAAAJgCAABkcnMvZG93bnJl&#10;di54bWxQSwUGAAAAAAQABAD1AAAAhAMAAAAA&#10;" fillcolor="white [3201]" strokeweight=".5pt">
                  <v:textbox>
                    <w:txbxContent>
                      <w:p w:rsidR="00224570" w:rsidRPr="007125FC" w:rsidRDefault="00224570" w:rsidP="00224570">
                        <w:pPr>
                          <w:rPr>
                            <w:sz w:val="20"/>
                            <w:szCs w:val="20"/>
                          </w:rPr>
                        </w:pPr>
                        <w:r w:rsidRPr="007125FC">
                          <w:rPr>
                            <w:sz w:val="20"/>
                            <w:szCs w:val="20"/>
                          </w:rPr>
                          <w:t>No abnormality detected</w:t>
                        </w:r>
                      </w:p>
                    </w:txbxContent>
                  </v:textbox>
                </v:shape>
                <v:shape id="Text Box 51" o:spid="_x0000_s1074" type="#_x0000_t202" style="position:absolute;left:3429;top:57150;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F3OcIA&#10;AADbAAAADwAAAGRycy9kb3ducmV2LnhtbESPQWsCMRSE74X+h/AKvdWsQmV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cXc5wgAAANsAAAAPAAAAAAAAAAAAAAAAAJgCAABkcnMvZG93&#10;bnJldi54bWxQSwUGAAAAAAQABAD1AAAAhwMAAAAA&#10;" fillcolor="white [3201]" strokeweight=".5pt">
                  <v:textbox>
                    <w:txbxContent>
                      <w:p w:rsidR="00224570" w:rsidRPr="007125FC" w:rsidRDefault="00224570" w:rsidP="00224570">
                        <w:pPr>
                          <w:rPr>
                            <w:sz w:val="20"/>
                            <w:szCs w:val="20"/>
                          </w:rPr>
                        </w:pPr>
                        <w:r w:rsidRPr="007125FC">
                          <w:rPr>
                            <w:sz w:val="20"/>
                            <w:szCs w:val="20"/>
                          </w:rPr>
                          <w:t>Abnormality detected</w:t>
                        </w:r>
                      </w:p>
                    </w:txbxContent>
                  </v:textbox>
                </v:shape>
                <v:shape id="Text Box 52" o:spid="_x0000_s1075" type="#_x0000_t202" style="position:absolute;left:3429;top:72977;width:16002;height:3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PpTsIA&#10;AADbAAAADwAAAGRycy9kb3ducmV2LnhtbESPQWsCMRSE74X+h/AK3mq2g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o+lOwgAAANsAAAAPAAAAAAAAAAAAAAAAAJgCAABkcnMvZG93&#10;bnJldi54bWxQSwUGAAAAAAQABAD1AAAAhwMAAAAA&#10;" fillcolor="white [3201]" strokeweight=".5pt">
                  <v:textbox>
                    <w:txbxContent>
                      <w:p w:rsidR="00224570" w:rsidRPr="007125FC" w:rsidRDefault="00224570" w:rsidP="00224570">
                        <w:pPr>
                          <w:rPr>
                            <w:sz w:val="20"/>
                            <w:szCs w:val="20"/>
                          </w:rPr>
                        </w:pPr>
                        <w:r>
                          <w:rPr>
                            <w:sz w:val="20"/>
                            <w:szCs w:val="20"/>
                          </w:rPr>
                          <w:t>Terminate pregnancy</w:t>
                        </w:r>
                      </w:p>
                    </w:txbxContent>
                  </v:textbox>
                </v:shape>
                <v:shape id="Text Box 53" o:spid="_x0000_s1076" type="#_x0000_t202" style="position:absolute;left:27432;top:7297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9M1cIA&#10;AADbAAAADwAAAGRycy9kb3ducmV2LnhtbESPQUsDMRSE74L/ITzBm81qqa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70zVwgAAANsAAAAPAAAAAAAAAAAAAAAAAJgCAABkcnMvZG93&#10;bnJldi54bWxQSwUGAAAAAAQABAD1AAAAhwMAAAAA&#10;" fillcolor="white [3201]" strokeweight=".5pt">
                  <v:textbox>
                    <w:txbxContent>
                      <w:p w:rsidR="00224570" w:rsidRPr="007125FC" w:rsidRDefault="00224570" w:rsidP="00224570">
                        <w:pPr>
                          <w:rPr>
                            <w:sz w:val="20"/>
                            <w:szCs w:val="20"/>
                          </w:rPr>
                        </w:pPr>
                        <w:r>
                          <w:rPr>
                            <w:sz w:val="20"/>
                            <w:szCs w:val="20"/>
                          </w:rPr>
                          <w:t>Continue pregnancy</w:t>
                        </w:r>
                      </w:p>
                    </w:txbxContent>
                  </v:textbox>
                </v:shape>
                <v:shape id="Text Box 6" o:spid="_x0000_s1077" type="#_x0000_t202" style="position:absolute;left:3429;top:64008;width:16002;height:4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sS9cMA&#10;AADbAAAADwAAAGRycy9kb3ducmV2LnhtbESPQWsCMRSE74X+h/AKvdWspZZ1NYoIhV6KdPWgt0fy&#10;3I1uXpZNum799Y0g9DjMzDfMfDm4RvTUBetZwXiUgSDW3liuFOy2Hy85iBCRDTaeScEvBVguHh/m&#10;WBh/4W/qy1iJBOFQoII6xraQMuiaHIaRb4mTd/Sdw5hkV0nT4SXBXSNfs+xdOrScFmpsaV2TPpc/&#10;ToHhvWd9sF9Xy6W20+smP+leqeenYTUDEWmI/+F7+9MomLzB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sS9cMAAADbAAAADwAAAAAAAAAAAAAAAACYAgAAZHJzL2Rv&#10;d25yZXYueG1sUEsFBgAAAAAEAAQA9QAAAIgDAAAAAA==&#10;" fillcolor="window" strokeweight=".5pt">
                  <v:textbox>
                    <w:txbxContent>
                      <w:p w:rsidR="00224570" w:rsidRPr="00CC4630" w:rsidRDefault="00224570" w:rsidP="0022457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 id="Straight Arrow Connector 55" o:spid="_x0000_s1078" type="#_x0000_t32" style="position:absolute;left:27432;top:457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lq6sMAAADbAAAADwAAAGRycy9kb3ducmV2LnhtbESPQYvCMBSE74L/IbwFb5quoO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paurDAAAA2wAAAA8AAAAAAAAAAAAA&#10;AAAAoQIAAGRycy9kb3ducmV2LnhtbFBLBQYAAAAABAAEAPkAAACRAwAAAAA=&#10;" strokecolor="black [3040]">
                  <v:stroke endarrow="open"/>
                </v:shape>
                <v:shape id="Elbow Connector 56" o:spid="_x0000_s1079" type="#_x0000_t34" style="position:absolute;left:18091;top:7626;width:5537;height:1314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4f9sQAAADbAAAADwAAAGRycy9kb3ducmV2LnhtbESPT4vCMBTE74LfITxhb5rq4p+tRhFl&#10;wYMK1oW9vm2ebbF5KU1Wq5/eCILHYWZ+w8wWjSnFhWpXWFbQ70UgiFOrC84U/By/uxMQziNrLC2T&#10;ghs5WMzbrRnG2l75QJfEZyJA2MWoIPe+iqV0aU4GXc9WxME72dqgD7LOpK7xGuCmlIMoGkmDBYeF&#10;HCta5ZSek3+jIFrtfvdb/kvGu/Pys6zM/au/Xyv10WmWUxCeGv8Ov9obrWA4gueX8AP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Xh/2xAAAANsAAAAPAAAAAAAAAAAA&#10;AAAAAKECAABkcnMvZG93bnJldi54bWxQSwUGAAAAAAQABAD5AAAAkgMAAAAA&#10;" strokecolor="black [3040]">
                  <v:stroke endarrow="open"/>
                </v:shape>
                <v:shape id="Elbow Connector 57" o:spid="_x0000_s1080" type="#_x0000_t34" style="position:absolute;left:32861;top:6001;width:5715;height:1657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ALsQAAADbAAAADwAAAGRycy9kb3ducmV2LnhtbESPW4vCMBSE3xf8D+EI+7amitdqFFGW&#10;XfHJC/h6aI5ttTkJTbZ2//1mQfBxmJlvmMWqNZVoqPalZQX9XgKCOLO65FzB+fT5MQXhA7LGyjIp&#10;+CUPq2XnbYGptg8+UHMMuYgQ9ikqKEJwqZQ+K8ig71lHHL2rrQ2GKOtc6hofEW4qOUiSsTRYclwo&#10;0NGmoOx+/DEKzH64vZyn60Nz+kr6M3fb3cdupNR7t13PQQRqwyv8bH9rBaMJ/H+JP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yUAuxAAAANsAAAAPAAAAAAAAAAAA&#10;AAAAAKECAABkcnMvZG93bnJldi54bWxQSwUGAAAAAAQABAD5AAAAkgMAAAAA&#10;" adj="10500" strokecolor="black [3040]">
                  <v:stroke endarrow="open"/>
                </v:shape>
                <v:shape id="Elbow Connector 58" o:spid="_x0000_s1081" type="#_x0000_t34" style="position:absolute;left:23629;top:12021;width:5891;height:24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cx3MEAAADbAAAADwAAAGRycy9kb3ducmV2LnhtbERPz2vCMBS+C/4P4QneNHWwop1RRkHW&#10;i4O5gTs+mre0W/NSkkxb//rlMPD48f3e7gfbiQv50DpWsFpmIIhrp1s2Cj7eD4s1iBCRNXaOScFI&#10;Afa76WSLhXZXfqPLKRqRQjgUqKCJsS+kDHVDFsPS9cSJ+3LeYkzQG6k9XlO47eRDluXSYsupocGe&#10;yobqn9OvVXDMQ14d8duPt3LzOp5f4qcxWqn5bHh+AhFpiHfxv7vSCh7T2PQl/QC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1zHcwQAAANsAAAAPAAAAAAAAAAAAAAAA&#10;AKECAABkcnMvZG93bnJldi54bWxQSwUGAAAAAAQABAD5AAAAjwMAAAAA&#10;" strokecolor="black [3040]">
                  <v:stroke endarrow="open"/>
                </v:shape>
                <v:shape id="Elbow Connector 59" o:spid="_x0000_s1082" type="#_x0000_t34" style="position:absolute;left:9913;top:22880;width:5891;height:28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GLhMYAAADbAAAADwAAAGRycy9kb3ducmV2LnhtbESPT2vCQBTE7wW/w/IKvdVNlP4xuhGJ&#10;FHpQoang9Zl9TYLZtyG7jamf3hWEHoeZ+Q2zWA6mET11rrasIB5HIIgLq2suFey/P57fQTiPrLGx&#10;TAr+yMEyHT0sMNH2zF/U574UAcIuQQWV920ipSsqMujGtiUO3o/tDPogu1LqDs8Bbho5iaJXabDm&#10;sFBhS1lFxSn/NQqibHvYbfiYv21Pq2nTmsss3q2VenocVnMQngb/H763P7WClxncvoQfIN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Bi4TGAAAA2wAAAA8AAAAAAAAA&#10;AAAAAAAAoQIAAGRycy9kb3ducmV2LnhtbFBLBQYAAAAABAAEAPkAAACUAwAAAAA=&#10;" strokecolor="black [3040]">
                  <v:stroke endarrow="open"/>
                </v:shape>
                <v:shape id="Straight Arrow Connector 60" o:spid="_x0000_s1083" type="#_x0000_t32" style="position:absolute;left:11430;top:31826;width:0;height:45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IDz70AAADbAAAADwAAAGRycy9kb3ducmV2LnhtbERPuwrCMBTdBf8hXMFNUx2KVqOIUHDQ&#10;wReul+baFpub2sRa/94MguPhvJfrzlSipcaVlhVMxhEI4szqknMFl3M6moFwHlljZZkUfMjBetXv&#10;LTHR9s1Hak8+FyGEXYIKCu/rREqXFWTQjW1NHLi7bQz6AJtc6gbfIdxUchpFsTRYcmgosKZtQdnj&#10;9DIKIhenz+35cWgvuT/ubzLdfeZXpYaDbrMA4anzf/HPvdMK4rA+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VyA8+9AAAA2wAAAA8AAAAAAAAAAAAAAAAAoQIA&#10;AGRycy9kb3ducmV2LnhtbFBLBQYAAAAABAAEAPkAAACLAwAAAAA=&#10;" strokecolor="black [3040]">
                  <v:stroke endarrow="open"/>
                </v:shape>
                <v:shape id="Elbow Connector 61" o:spid="_x0000_s1084" type="#_x0000_t34" style="position:absolute;left:11426;top:40969;width:4579;height:45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FS/MMAAADbAAAADwAAAGRycy9kb3ducmV2LnhtbESPQWsCMRSE7wX/Q3iF3mpWD4vdGqUI&#10;ohcLWkGPj81rdnXzsiSp7vbXG0HwOMzMN8x03tlGXMiH2rGC0TADQVw6XbNRsP9Zvk9AhIissXFM&#10;CnoKMJ8NXqZYaHflLV120YgE4VCggirGtpAylBVZDEPXEifv13mLMUlvpPZ4TXDbyHGW5dJizWmh&#10;wpYWFZXn3Z9VsMlDvt7gyff/i4/v/rCKR2O0Um+v3dcniEhdfIYf7bVWkI/g/iX9AD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BUvzDAAAA2wAAAA8AAAAAAAAAAAAA&#10;AAAAoQIAAGRycy9kb3ducmV2LnhtbFBLBQYAAAAABAAEAPkAAACRAwAAAAA=&#10;" strokecolor="black [3040]">
                  <v:stroke endarrow="open"/>
                </v:shape>
                <v:shape id="Elbow Connector 62" o:spid="_x0000_s1085" type="#_x0000_t34" style="position:absolute;left:22857;top:29538;width:5722;height:28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gIzsQAAADbAAAADwAAAGRycy9kb3ducmV2LnhtbESPT2sCMRTE7wW/Q3hCbzXrlordGkVa&#10;Cu1F8C/09ti87q4mL2ETdf32RhA8DjPzG2Yy66wRJ2pD41jBcJCBIC6dbrhSsFl/v4xBhIis0Tgm&#10;BRcKMJv2niZYaHfmJZ1WsRIJwqFABXWMvpAylDVZDAPniZP371qLMcm2krrFc4JbI/MsG0mLDaeF&#10;Gj191lQeVker4Jjvdm/x73dBr3787vMvszd6q9Rzv5t/gIjUxUf43v7RCkY53L6kHyC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aAjOxAAAANsAAAAPAAAAAAAAAAAA&#10;AAAAAKECAABkcnMvZG93bnJldi54bWxQSwUGAAAAAAQABAD5AAAAkgMAAAAA&#10;" adj="8699" strokecolor="black [3040]">
                  <v:stroke endarrow="open"/>
                </v:shape>
                <v:shape id="Elbow Connector 63" o:spid="_x0000_s1086" type="#_x0000_t34" style="position:absolute;left:11343;top:52492;width:4745;height:457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V208QAAADbAAAADwAAAGRycy9kb3ducmV2LnhtbESPQYvCMBSE74L/ITzBm01VcHerUUQR&#10;PKyC3QWvz+bZFpuX0kTt+uvNguBxmJlvmNmiNZW4UeNKywqGUQyCOLO65FzB789m8AnCeWSNlWVS&#10;8EcOFvNuZ4aJtnc+0C31uQgQdgkqKLyvEyldVpBBF9maOHhn2xj0QTa51A3eA9xUchTHE2mw5LBQ&#10;YE2rgrJLejUK4tXuuP/mU/qxuyzHVW0eX8P9Wql+r11OQXhq/Tv8am+1gskY/r+EHyDn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RXbTxAAAANsAAAAPAAAAAAAAAAAA&#10;AAAAAKECAABkcnMvZG93bnJldi54bWxQSwUGAAAAAAQABAD5AAAAkgMAAAAA&#10;" strokecolor="black [3040]">
                  <v:stroke endarrow="open"/>
                </v:shape>
                <v:shape id="Elbow Connector 64" o:spid="_x0000_s1087" type="#_x0000_t34" style="position:absolute;left:21916;top:46491;width:5888;height:17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Y1B8QAAADbAAAADwAAAGRycy9kb3ducmV2LnhtbESPQUsDMRSE74L/ITyhF7HZFql2bVps&#10;QelBD92298fmubuYvITNa7v++0YQPA4z8w2zWA3eqTP1qQtsYDIuQBHXwXbcGDjs3x6eQSVBtugC&#10;k4EfSrBa3t4ssLThwjs6V9KoDOFUooFWJJZap7olj2kcInH2vkLvUbLsG217vGS4d3paFDPtseO8&#10;0GKkTUv1d3XyBnauOn44ebqX+L6XppjH9fwzGjO6G15fQAkN8h/+a2+tgdkj/H7JP0Av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1jUHxAAAANsAAAAPAAAAAAAAAAAA&#10;AAAAAKECAABkcnMvZG93bnJldi54bWxQSwUGAAAAAAQABAD5AAAAkgMAAAAA&#10;" adj="8758" strokecolor="black [3040]">
                  <v:stroke endarrow="open"/>
                </v:shape>
                <v:shape id="Straight Arrow Connector 65" o:spid="_x0000_s1088" type="#_x0000_t32" style="position:absolute;left:11430;top:60582;width:0;height:3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WgV8IAAADbAAAADwAAAGRycy9kb3ducmV2LnhtbESPzarCMBSE94LvEI5wd5oq3KLVKCIU&#10;XFwX/uH20BzbYnNSm9xa394IgsthZr5hFqvOVKKlxpWWFYxHEQjizOqScwWnYzqcgnAeWWNlmRQ8&#10;ycFq2e8tMNH2wXtqDz4XAcIuQQWF93UipcsKMuhGtiYO3tU2Bn2QTS51g48AN5WcRFEsDZYcFgqs&#10;aVNQdjv8GwWRi9P75njbtafc7/8uMt0+Z2elfgbdeg7CU+e/4U97qxXEv/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QWgV8IAAADbAAAADwAAAAAAAAAAAAAA&#10;AAChAgAAZHJzL2Rvd25yZXYueG1sUEsFBgAAAAAEAAQA+QAAAJADAAAAAA==&#10;" strokecolor="black [3040]">
                  <v:stroke endarrow="open"/>
                </v:shape>
                <v:shape id="Elbow Connector 66" o:spid="_x0000_s1089" type="#_x0000_t34" style="position:absolute;left:20663;top:59350;width:4394;height:228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jKiMMAAADbAAAADwAAAGRycy9kb3ducmV2LnhtbESPQWsCMRSE7wX/Q3hCbzVrD8GuRimC&#10;1ItCbaEeH5vX7LablyVJdddf3wiCx2FmvmEWq9614kQhNp41TCcFCOLKm4aths+PzdMMREzIBlvP&#10;pGGgCKvl6GGBpfFnfqfTIVmRIRxL1FCn1JVSxqomh3HiO+LsffvgMGUZrDQBzxnuWvlcFEo6bDgv&#10;1NjRuqbq9/DnNOxUVNsd/oThsn7ZD19v6Wit0fpx3L/OQSTq0z18a2+NBqXg+iX/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loyojDAAAA2wAAAA8AAAAAAAAAAAAA&#10;AAAAoQIAAGRycy9kb3ducmV2LnhtbFBLBQYAAAAABAAEAPkAAACRAwAAAAA=&#10;" strokecolor="black [3040]">
                  <v:stroke endarrow="open"/>
                </v:shape>
                <v:shape id="Straight Arrow Connector 67" o:spid="_x0000_s1090" type="#_x0000_t32" style="position:absolute;left:11430;top:68583;width:0;height:4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ubu8IAAADbAAAADwAAAGRycy9kb3ducmV2LnhtbESPzarCMBSE94LvEI7gTlNd1Gs1iggF&#10;F9eFf7g9NMe22JzUJrfWtzeCcJfDzHzDLNedqURLjSstK5iMIxDEmdUl5wrOp3T0A8J5ZI2VZVLw&#10;IgfrVb+3xETbJx+oPfpcBAi7BBUU3teJlC4ryKAb25o4eDfbGPRBNrnUDT4D3FRyGkWxNFhyWCiw&#10;pm1B2f34ZxRELk4f29N9355zf/i9ynT3ml+UGg66zQKEp87/h7/tnVYQz+DzJfwAuX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pubu8IAAADbAAAADwAAAAAAAAAAAAAA&#10;AAChAgAAZHJzL2Rvd25yZXYueG1sUEsFBgAAAAAEAAQA+QAAAJADAAAAAA==&#10;" strokecolor="black [3040]">
                  <v:stroke endarrow="open"/>
                </v:shape>
                <v:shape id="Text Box 68" o:spid="_x0000_s1091" type="#_x0000_t202" style="position:absolute;top:78688;width:54864;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cUGb4A&#10;AADbAAAADwAAAGRycy9kb3ducmV2LnhtbERPTWsCMRC9F/wPYQRvNasH2W6NUsVKwVNVeh42YxK6&#10;mSxJum7/fXMoeHy87/V29J0YKCYXWMFiXoEgboN2bBRcL+/PNYiUkTV2gUnBLyXYbiZPa2x0uPMn&#10;DedsRAnh1KACm3PfSJlaSx7TPPTEhbuF6DEXGI3UEe8l3HdyWVUr6dFxabDY095S+33+8QoOO/Ni&#10;2hqjPdTauWH8up3MUanZdHx7BZFpzA/xv/tDK1iVseVL+QFy8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EnFBm+AAAA2wAAAA8AAAAAAAAAAAAAAAAAmAIAAGRycy9kb3ducmV2&#10;LnhtbFBLBQYAAAAABAAEAPUAAACDAwAAAAA=&#10;" fillcolor="white [3201]" strokeweight=".5pt">
                  <v:textbox>
                    <w:txbxContent>
                      <w:p w:rsidR="00224570" w:rsidRPr="00FF04E1" w:rsidRDefault="00224570" w:rsidP="0022457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v:textbox>
                </v:shape>
                <v:shape id="Straight Arrow Connector 69" o:spid="_x0000_s1092" type="#_x0000_t32" style="position:absolute;left:11430;top:76414;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iqUsMAAADbAAAADwAAAGRycy9kb3ducmV2LnhtbESPT4vCMBTE78J+h/AEbzbVQ9GusSxC&#10;wcPuwX/s9dG8bUubl24Ta/32RhA8DjPzG2aTjaYVA/WutqxgEcUgiAuray4VnE/5fAXCeWSNrWVS&#10;cCcH2fZjssFU2xsfaDj6UgQIuxQVVN53qZSuqMigi2xHHLw/2xv0Qfal1D3eAty0chnHiTRYc1io&#10;sKNdRUVzvBoFsUvy/92p+RnOpT98/8p8f19flJpNx69PEJ5G/w6/2nutIFnD80v4AX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IqlLDAAAA2wAAAA8AAAAAAAAAAAAA&#10;AAAAoQIAAGRycy9kb3ducmV2LnhtbFBLBQYAAAAABAAEAPkAAACRAwAAAAA=&#10;" strokecolor="black [3040]">
                  <v:stroke endarrow="open"/>
                </v:shape>
                <v:shape id="Straight Arrow Connector 70" o:spid="_x0000_s1093" type="#_x0000_t32" style="position:absolute;left:34290;top:76410;width:0;height:2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uVEr0AAADbAAAADwAAAGRycy9kb3ducmV2LnhtbERPuwrCMBTdBf8hXMFNUx18VKOIUHDQ&#10;wReul+baFpub2sRa/94MguPhvJfr1pSiodoVlhWMhhEI4tTqgjMFl3MymIFwHlljaZkUfMjBetXt&#10;LDHW9s1Hak4+EyGEXYwKcu+rWEqX5mTQDW1FHLi7rQ36AOtM6hrfIdyUchxFE2mw4NCQY0XbnNLH&#10;6WUURG6SPLfnx6G5ZP64v8lk95lfler32s0ChKfW/8U/904rmIb14Uv4AXL1B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CrlRK9AAAA2wAAAA8AAAAAAAAAAAAAAAAAoQIA&#10;AGRycy9kb3ducmV2LnhtbFBLBQYAAAAABAAEAPkAAACLAwAAAAA=&#10;" strokecolor="black [3040]">
                  <v:stroke endarrow="open"/>
                </v:shape>
                <v:shape id="Elbow Connector 71" o:spid="_x0000_s1094" type="#_x0000_t33" style="position:absolute;left:41148;top:60010;width:4572;height:1867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e/g8MAAADbAAAADwAAAGRycy9kb3ducmV2LnhtbESP0YrCMBRE3wX/IVzBN01VVqUaRRRl&#10;F19Wtx9waa5tsbkpTTT1783Cwj4OM3OGWW87U4snta6yrGAyTkAQ51ZXXCjIfo6jJQjnkTXWlknB&#10;ixxsN/3eGlNtA1/oefWFiBB2KSoovW9SKV1ekkE3tg1x9G62NeijbAupWwwRbmo5TZK5NFhxXCix&#10;oX1J+f36MAo+Ft+z++GQZJfTvqawfITzVxaUGg663QqEp87/h//an1rBYgK/X+IPkJ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nv4PDAAAA2wAAAA8AAAAAAAAAAAAA&#10;AAAAoQIAAGRycy9kb3ducmV2LnhtbFBLBQYAAAAABAAEAPkAAACRAwAAAAA=&#10;" strokecolor="black [3040]">
                  <v:stroke endarrow="open"/>
                </v:shape>
                <v:shape id="Elbow Connector 72" o:spid="_x0000_s1095" type="#_x0000_t33" style="position:absolute;left:46863;top:48976;width:2286;height:2971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Uh9MQAAADbAAAADwAAAGRycy9kb3ducmV2LnhtbESPwWrDMBBE74X+g9hCb7XclDTGtRJK&#10;QktCL4njD1isrW1irYylRO7fV4FAjsPMvGGK1WR6caHRdZYVvCYpCOLa6o4bBdXx6yUD4Tyyxt4y&#10;KfgjB6vl40OBubaBD3QpfSMihF2OClrvh1xKV7dk0CV2II7erx0N+ijHRuoRQ4SbXs7S9F0a7Dgu&#10;tDjQuqX6VJ6Ngvli/3babNLq8L3uKWTn8LOrglLPT9PnBwhPk7+Hb+2tVrCYwfVL/A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dSH0xAAAANsAAAAPAAAAAAAAAAAA&#10;AAAAAKECAABkcnMvZG93bnJldi54bWxQSwUGAAAAAAQABAD5AAAAkgMAAAAA&#10;" strokecolor="black [3040]">
                  <v:stroke endarrow="open"/>
                </v:shape>
                <v:shape id="Elbow Connector 73" o:spid="_x0000_s1096" type="#_x0000_t33" style="position:absolute;left:45720;top:29540;width:5715;height:4914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mEb8QAAADbAAAADwAAAGRycy9kb3ducmV2LnhtbESPzWrDMBCE74W8g9hCbo3chjbBjWyC&#10;Q0NLL/nxAyzW1ja2VsZSIufto0Khx2FmvmE2+WR6caXRtZYVPC8SEMSV1S3XCsrzx9MahPPIGnvL&#10;pOBGDvJs9rDBVNvAR7qefC0ihF2KChrvh1RKVzVk0C3sQBy9Hzsa9FGOtdQjhgg3vXxJkjdpsOW4&#10;0OBARUNVd7oYBa+rw7Lb7ZLyuC96CutL+P4qg1Lzx2n7DsLT5P/Df+1PrWC1hN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OYRvxAAAANsAAAAPAAAAAAAAAAAA&#10;AAAAAKECAABkcnMvZG93bnJldi54bWxQSwUGAAAAAAQABAD5AAAAkgMAAAAA&#10;" strokecolor="black [3040]">
                  <v:stroke endarrow="open"/>
                </v:shape>
                <v:shape id="Elbow Connector 74" o:spid="_x0000_s1097" type="#_x0000_t33" style="position:absolute;left:50292;top:18860;width:3429;height:5982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AcG8QAAADbAAAADwAAAGRycy9kb3ducmV2LnhtbESP0WrCQBRE3wv+w3IF35qN2jYhdRVR&#10;LC2+qM0HXLK3STB7N2RXN/37bqHQx2FmzjCrzWg6cafBtZYVzJMUBHFldcu1gvLz8JiDcB5ZY2eZ&#10;FHyTg8168rDCQtvAZ7pffC0ihF2BChrv+0JKVzVk0CW2J47elx0M+iiHWuoBQ4SbTi7S9EUabDku&#10;NNjTrqHqerkZBc/ZaXnd79Py/LbrKOS3cPwog1Kz6bh9BeFp9P/hv/a7VpA9we+X+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0BwbxAAAANsAAAAPAAAAAAAAAAAA&#10;AAAAAKECAABkcnMvZG93bnJldi54bWxQSwUGAAAAAAQABAD5AAAAkgMAAAAA&#10;" strokecolor="black [3040]">
                  <v:stroke endarrow="open"/>
                </v:shape>
                <w10:anchorlock/>
              </v:group>
            </w:pict>
          </mc:Fallback>
        </mc:AlternateContent>
      </w:r>
    </w:p>
    <w:p w:rsidR="00032B6A" w:rsidRPr="00962667" w:rsidRDefault="00032B6A" w:rsidP="00962667">
      <w:pPr>
        <w:pStyle w:val="Heading2"/>
      </w:pPr>
      <w:r w:rsidRPr="00962667">
        <w:lastRenderedPageBreak/>
        <w:t>Proposed clinical management algorithm for identified population – Contingency screening</w:t>
      </w:r>
    </w:p>
    <w:p w:rsidR="00DB5DC9" w:rsidRPr="00224570" w:rsidRDefault="00032B6A" w:rsidP="00E364F7">
      <w:r>
        <w:rPr>
          <w:noProof/>
          <w:lang w:eastAsia="en-AU"/>
        </w:rPr>
        <mc:AlternateContent>
          <mc:Choice Requires="wpc">
            <w:drawing>
              <wp:inline distT="0" distB="0" distL="0" distR="0" wp14:anchorId="58D9D690" wp14:editId="38093CB6">
                <wp:extent cx="5526157" cy="8326010"/>
                <wp:effectExtent l="0" t="0" r="0" b="0"/>
                <wp:docPr id="146" name="Canvas 146" descr="The proposed clinical algorithm for contingency screening of first trimester pregnant women includes initial pre-test counselling and information. These pregnant women have the option to be screened with first trimester combined screening (CFTS). Pregnant women with a risk greater than 1 in 300 of genetic abnormality of the foetus would then receive further pre-test counselling and information and the option would be available to receive the non-invasive prenatal test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title="Proposed clinical management algorithm for identified population – Contingency screening"/>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1714636" y="2"/>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B51BBB" w:rsidRDefault="00032B6A" w:rsidP="00032B6A">
                              <w:pPr>
                                <w:rPr>
                                  <w:sz w:val="20"/>
                                  <w:szCs w:val="20"/>
                                </w:rPr>
                              </w:pPr>
                              <w:r w:rsidRPr="00B51BBB">
                                <w:rPr>
                                  <w:sz w:val="20"/>
                                  <w:szCs w:val="20"/>
                                </w:rPr>
                                <w:t>Pregnant women presenting in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Text Box 113"/>
                        <wps:cNvSpPr txBox="1"/>
                        <wps:spPr>
                          <a:xfrm>
                            <a:off x="1714500" y="589392"/>
                            <a:ext cx="20574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B51BBB" w:rsidRDefault="00032B6A" w:rsidP="00032B6A">
                              <w:pPr>
                                <w:rPr>
                                  <w:sz w:val="20"/>
                                  <w:szCs w:val="20"/>
                                </w:rPr>
                              </w:pPr>
                              <w:r w:rsidRPr="00B51BBB">
                                <w:rPr>
                                  <w:sz w:val="20"/>
                                  <w:szCs w:val="20"/>
                                </w:rPr>
                                <w:t>Pre-test counselling and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Text Box 114"/>
                        <wps:cNvSpPr txBox="1"/>
                        <wps:spPr>
                          <a:xfrm>
                            <a:off x="114300" y="1389117"/>
                            <a:ext cx="2514600" cy="325385"/>
                          </a:xfrm>
                          <a:prstGeom prst="rect">
                            <a:avLst/>
                          </a:prstGeom>
                          <a:solidFill>
                            <a:schemeClr val="accent3">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032B6A" w:rsidRDefault="00032B6A" w:rsidP="00032B6A">
                              <w:pPr>
                                <w:spacing w:after="0"/>
                                <w:rPr>
                                  <w:sz w:val="20"/>
                                  <w:szCs w:val="20"/>
                                </w:rPr>
                              </w:pPr>
                              <w:r w:rsidRPr="00032B6A">
                                <w:rPr>
                                  <w:sz w:val="20"/>
                                  <w:szCs w:val="20"/>
                                </w:rPr>
                                <w:t>First trimester combined screening (CF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115"/>
                        <wps:cNvSpPr txBox="1"/>
                        <wps:spPr>
                          <a:xfrm>
                            <a:off x="3771900" y="1810792"/>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B51BBB" w:rsidRDefault="00032B6A" w:rsidP="00032B6A">
                              <w:pPr>
                                <w:rPr>
                                  <w:sz w:val="20"/>
                                  <w:szCs w:val="20"/>
                                </w:rPr>
                              </w:pPr>
                              <w:r w:rsidRPr="00B51BBB">
                                <w:rPr>
                                  <w:sz w:val="20"/>
                                  <w:szCs w:val="20"/>
                                </w:rPr>
                                <w:t>CFTS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Text Box 116"/>
                        <wps:cNvSpPr txBox="1"/>
                        <wps:spPr>
                          <a:xfrm>
                            <a:off x="2286000" y="2057610"/>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B51BBB" w:rsidRDefault="00032B6A" w:rsidP="00032B6A">
                              <w:pPr>
                                <w:rPr>
                                  <w:sz w:val="20"/>
                                  <w:szCs w:val="20"/>
                                </w:rPr>
                              </w:pPr>
                              <w:r w:rsidRPr="00B51BBB">
                                <w:rPr>
                                  <w:sz w:val="20"/>
                                  <w:szCs w:val="20"/>
                                </w:rPr>
                                <w:t>Not at increased risk (&lt;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Text Box 117"/>
                        <wps:cNvSpPr txBox="1"/>
                        <wps:spPr>
                          <a:xfrm>
                            <a:off x="342900" y="2057610"/>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B51BBB" w:rsidRDefault="00032B6A" w:rsidP="00032B6A">
                              <w:pPr>
                                <w:rPr>
                                  <w:sz w:val="20"/>
                                  <w:szCs w:val="20"/>
                                </w:rPr>
                              </w:pPr>
                              <w:r>
                                <w:rPr>
                                  <w:sz w:val="20"/>
                                  <w:szCs w:val="20"/>
                                </w:rPr>
                                <w:t>Increased risk (≥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xt Box 6"/>
                        <wps:cNvSpPr txBox="1"/>
                        <wps:spPr>
                          <a:xfrm>
                            <a:off x="342900" y="2760372"/>
                            <a:ext cx="2171700" cy="325730"/>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7125FC" w:rsidRDefault="00032B6A" w:rsidP="00032B6A">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9" name="Text Box 8"/>
                        <wps:cNvSpPr txBox="1"/>
                        <wps:spPr>
                          <a:xfrm>
                            <a:off x="3200400" y="5257678"/>
                            <a:ext cx="1714500" cy="343518"/>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7125FC" w:rsidRDefault="00032B6A" w:rsidP="00032B6A">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0" y="5027917"/>
                            <a:ext cx="2857500" cy="68613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7125FC" w:rsidRDefault="00032B6A" w:rsidP="00032B6A">
                              <w:pPr>
                                <w:spacing w:after="0"/>
                                <w:rPr>
                                  <w:sz w:val="20"/>
                                  <w:szCs w:val="20"/>
                                  <w:u w:val="single"/>
                                </w:rPr>
                              </w:pPr>
                              <w:r w:rsidRPr="007125FC">
                                <w:rPr>
                                  <w:sz w:val="20"/>
                                  <w:szCs w:val="20"/>
                                  <w:u w:val="single"/>
                                </w:rPr>
                                <w:t>Diagnostic testing</w:t>
                              </w:r>
                            </w:p>
                            <w:p w:rsidR="00032B6A" w:rsidRPr="007125FC" w:rsidRDefault="00032B6A" w:rsidP="00032B6A">
                              <w:pPr>
                                <w:pStyle w:val="ListParagraph"/>
                                <w:numPr>
                                  <w:ilvl w:val="0"/>
                                  <w:numId w:val="26"/>
                                </w:numPr>
                                <w:spacing w:after="0"/>
                                <w:rPr>
                                  <w:sz w:val="20"/>
                                  <w:szCs w:val="20"/>
                                </w:rPr>
                              </w:pPr>
                              <w:r w:rsidRPr="007125FC">
                                <w:rPr>
                                  <w:sz w:val="20"/>
                                  <w:szCs w:val="20"/>
                                </w:rPr>
                                <w:t>Chorionic Villus Sampling (CVS), or</w:t>
                              </w:r>
                            </w:p>
                            <w:p w:rsidR="00032B6A" w:rsidRPr="007125FC" w:rsidRDefault="00032B6A" w:rsidP="00032B6A">
                              <w:pPr>
                                <w:pStyle w:val="ListParagraph"/>
                                <w:numPr>
                                  <w:ilvl w:val="0"/>
                                  <w:numId w:val="26"/>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2514600" y="5960816"/>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7125FC" w:rsidRDefault="00032B6A" w:rsidP="00032B6A">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342900" y="5943983"/>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7125FC" w:rsidRDefault="00032B6A" w:rsidP="00032B6A">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342924" y="7297757"/>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7125FC" w:rsidRDefault="00032B6A" w:rsidP="00032B6A">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Text Box 124"/>
                        <wps:cNvSpPr txBox="1"/>
                        <wps:spPr>
                          <a:xfrm>
                            <a:off x="2743392" y="7297757"/>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7125FC" w:rsidRDefault="00032B6A" w:rsidP="00032B6A">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6"/>
                        <wps:cNvSpPr txBox="1"/>
                        <wps:spPr>
                          <a:xfrm>
                            <a:off x="0" y="6515102"/>
                            <a:ext cx="2286000" cy="344130"/>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CC4630" w:rsidRDefault="00032B6A" w:rsidP="00032B6A">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Straight Arrow Connector 126"/>
                        <wps:cNvCnPr>
                          <a:stCxn id="112" idx="2"/>
                          <a:endCxn id="113" idx="0"/>
                        </wps:cNvCnPr>
                        <wps:spPr>
                          <a:xfrm flipH="1">
                            <a:off x="2743200" y="457214"/>
                            <a:ext cx="136" cy="13217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27" name="Elbow Connector 127"/>
                        <wps:cNvCnPr>
                          <a:stCxn id="113" idx="2"/>
                          <a:endCxn id="114" idx="0"/>
                        </wps:cNvCnPr>
                        <wps:spPr>
                          <a:xfrm rot="5400000">
                            <a:off x="1886138" y="532054"/>
                            <a:ext cx="342525" cy="13716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28" name="Elbow Connector 128"/>
                        <wps:cNvCnPr>
                          <a:stCxn id="113" idx="2"/>
                          <a:endCxn id="115" idx="0"/>
                        </wps:cNvCnPr>
                        <wps:spPr>
                          <a:xfrm rot="16200000" flipH="1">
                            <a:off x="3189775" y="600017"/>
                            <a:ext cx="764200" cy="1657350"/>
                          </a:xfrm>
                          <a:prstGeom prst="bentConnector3">
                            <a:avLst>
                              <a:gd name="adj1" fmla="val 21907"/>
                            </a:avLst>
                          </a:prstGeom>
                          <a:ln>
                            <a:tailEnd type="arrow"/>
                          </a:ln>
                        </wps:spPr>
                        <wps:style>
                          <a:lnRef idx="1">
                            <a:schemeClr val="dk1"/>
                          </a:lnRef>
                          <a:fillRef idx="0">
                            <a:schemeClr val="dk1"/>
                          </a:fillRef>
                          <a:effectRef idx="0">
                            <a:schemeClr val="dk1"/>
                          </a:effectRef>
                          <a:fontRef idx="minor">
                            <a:schemeClr val="tx1"/>
                          </a:fontRef>
                        </wps:style>
                        <wps:bodyPr/>
                      </wps:wsp>
                      <wps:wsp>
                        <wps:cNvPr id="129" name="Elbow Connector 129"/>
                        <wps:cNvCnPr>
                          <a:stCxn id="114" idx="2"/>
                          <a:endCxn id="116" idx="0"/>
                        </wps:cNvCnPr>
                        <wps:spPr>
                          <a:xfrm rot="16200000" flipH="1">
                            <a:off x="2000146" y="1085956"/>
                            <a:ext cx="343108" cy="1600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30" name="Elbow Connector 130"/>
                        <wps:cNvCnPr>
                          <a:stCxn id="114" idx="2"/>
                          <a:endCxn id="117" idx="0"/>
                        </wps:cNvCnPr>
                        <wps:spPr>
                          <a:xfrm rot="5400000">
                            <a:off x="1085746" y="1771756"/>
                            <a:ext cx="343108" cy="2286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31" name="Straight Arrow Connector 131"/>
                        <wps:cNvCnPr>
                          <a:stCxn id="117" idx="2"/>
                          <a:endCxn id="118" idx="0"/>
                        </wps:cNvCnPr>
                        <wps:spPr>
                          <a:xfrm>
                            <a:off x="1143000" y="2514810"/>
                            <a:ext cx="285750" cy="24556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3" name="Elbow Connector 133"/>
                        <wps:cNvCnPr>
                          <a:stCxn id="152" idx="2"/>
                          <a:endCxn id="119" idx="0"/>
                        </wps:cNvCnPr>
                        <wps:spPr>
                          <a:xfrm rot="16200000" flipH="1">
                            <a:off x="2514662" y="3714690"/>
                            <a:ext cx="457076" cy="2628900"/>
                          </a:xfrm>
                          <a:prstGeom prst="bentConnector3">
                            <a:avLst>
                              <a:gd name="adj1" fmla="val 23906"/>
                            </a:avLst>
                          </a:prstGeom>
                          <a:ln>
                            <a:tailEnd type="arrow"/>
                          </a:ln>
                        </wps:spPr>
                        <wps:style>
                          <a:lnRef idx="1">
                            <a:schemeClr val="dk1"/>
                          </a:lnRef>
                          <a:fillRef idx="0">
                            <a:schemeClr val="dk1"/>
                          </a:fillRef>
                          <a:effectRef idx="0">
                            <a:schemeClr val="dk1"/>
                          </a:effectRef>
                          <a:fontRef idx="minor">
                            <a:schemeClr val="tx1"/>
                          </a:fontRef>
                        </wps:style>
                        <wps:bodyPr/>
                      </wps:wsp>
                      <wps:wsp>
                        <wps:cNvPr id="134" name="Elbow Connector 134"/>
                        <wps:cNvCnPr>
                          <a:stCxn id="120" idx="2"/>
                          <a:endCxn id="122" idx="0"/>
                        </wps:cNvCnPr>
                        <wps:spPr>
                          <a:xfrm rot="5400000">
                            <a:off x="1170886" y="5686119"/>
                            <a:ext cx="229978" cy="2857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35" name="Elbow Connector 135"/>
                        <wps:cNvCnPr>
                          <a:stCxn id="120" idx="2"/>
                          <a:endCxn id="121" idx="0"/>
                        </wps:cNvCnPr>
                        <wps:spPr>
                          <a:xfrm rot="16200000" flipH="1">
                            <a:off x="2219745" y="4923010"/>
                            <a:ext cx="246811" cy="1828800"/>
                          </a:xfrm>
                          <a:prstGeom prst="bentConnector3">
                            <a:avLst>
                              <a:gd name="adj1" fmla="val 43557"/>
                            </a:avLst>
                          </a:prstGeom>
                          <a:ln>
                            <a:tailEnd type="arrow"/>
                          </a:ln>
                        </wps:spPr>
                        <wps:style>
                          <a:lnRef idx="1">
                            <a:schemeClr val="dk1"/>
                          </a:lnRef>
                          <a:fillRef idx="0">
                            <a:schemeClr val="dk1"/>
                          </a:fillRef>
                          <a:effectRef idx="0">
                            <a:schemeClr val="dk1"/>
                          </a:effectRef>
                          <a:fontRef idx="minor">
                            <a:schemeClr val="tx1"/>
                          </a:fontRef>
                        </wps:style>
                        <wps:bodyPr/>
                      </wps:wsp>
                      <wps:wsp>
                        <wps:cNvPr id="136" name="Straight Arrow Connector 136"/>
                        <wps:cNvCnPr>
                          <a:stCxn id="122" idx="2"/>
                          <a:endCxn id="125" idx="0"/>
                        </wps:cNvCnPr>
                        <wps:spPr>
                          <a:xfrm>
                            <a:off x="1143000" y="6287215"/>
                            <a:ext cx="0" cy="22788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7" name="Elbow Connector 137"/>
                        <wps:cNvCnPr>
                          <a:stCxn id="125" idx="2"/>
                          <a:endCxn id="124" idx="0"/>
                        </wps:cNvCnPr>
                        <wps:spPr>
                          <a:xfrm rot="16200000" flipH="1">
                            <a:off x="2066834" y="5935398"/>
                            <a:ext cx="438525" cy="2286192"/>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38" name="Straight Arrow Connector 138"/>
                        <wps:cNvCnPr>
                          <a:stCxn id="125" idx="2"/>
                          <a:endCxn id="123" idx="0"/>
                        </wps:cNvCnPr>
                        <wps:spPr>
                          <a:xfrm>
                            <a:off x="1143000" y="6859232"/>
                            <a:ext cx="24" cy="438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9" name="Text Box 139"/>
                        <wps:cNvSpPr txBox="1"/>
                        <wps:spPr>
                          <a:xfrm>
                            <a:off x="0" y="7869293"/>
                            <a:ext cx="5486400" cy="4393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FF04E1" w:rsidRDefault="00032B6A" w:rsidP="00032B6A">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Straight Arrow Connector 140"/>
                        <wps:cNvCnPr>
                          <a:stCxn id="123" idx="2"/>
                        </wps:cNvCnPr>
                        <wps:spPr>
                          <a:xfrm>
                            <a:off x="1143024" y="7641415"/>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1" name="Straight Arrow Connector 141"/>
                        <wps:cNvCnPr>
                          <a:stCxn id="124" idx="2"/>
                        </wps:cNvCnPr>
                        <wps:spPr>
                          <a:xfrm>
                            <a:off x="3429192" y="7641036"/>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2" name="Elbow Connector 142"/>
                        <wps:cNvCnPr>
                          <a:stCxn id="121" idx="3"/>
                        </wps:cNvCnPr>
                        <wps:spPr>
                          <a:xfrm>
                            <a:off x="4000500" y="6132604"/>
                            <a:ext cx="457200" cy="173620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3" name="Elbow Connector 143"/>
                        <wps:cNvCnPr>
                          <a:stCxn id="119" idx="3"/>
                        </wps:cNvCnPr>
                        <wps:spPr>
                          <a:xfrm>
                            <a:off x="4914900" y="5429437"/>
                            <a:ext cx="228600" cy="2342965"/>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4" name="Elbow Connector 144"/>
                        <wps:cNvCnPr>
                          <a:stCxn id="116" idx="3"/>
                        </wps:cNvCnPr>
                        <wps:spPr>
                          <a:xfrm>
                            <a:off x="3657600" y="2286210"/>
                            <a:ext cx="1485900" cy="548619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5" name="Elbow Connector 145"/>
                        <wps:cNvCnPr>
                          <a:stCxn id="115" idx="3"/>
                        </wps:cNvCnPr>
                        <wps:spPr>
                          <a:xfrm>
                            <a:off x="5029200" y="1982302"/>
                            <a:ext cx="114300" cy="579010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7" name="Text Box 147"/>
                        <wps:cNvSpPr txBox="1"/>
                        <wps:spPr>
                          <a:xfrm>
                            <a:off x="342900" y="3314703"/>
                            <a:ext cx="2171700" cy="342900"/>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032B6A" w:rsidRDefault="00032B6A">
                              <w:pPr>
                                <w:rPr>
                                  <w:sz w:val="20"/>
                                  <w:szCs w:val="20"/>
                                </w:rPr>
                              </w:pPr>
                              <w:r w:rsidRPr="00032B6A">
                                <w:rPr>
                                  <w:sz w:val="20"/>
                                  <w:szCs w:val="20"/>
                                </w:rPr>
                                <w:t>Non-invasive prenatal testing</w:t>
                              </w:r>
                              <w:r>
                                <w:rPr>
                                  <w:sz w:val="20"/>
                                  <w:szCs w:val="20"/>
                                </w:rPr>
                                <w:t xml:space="preserve"> </w:t>
                              </w:r>
                              <w:r w:rsidRPr="00032B6A">
                                <w:rPr>
                                  <w:sz w:val="20"/>
                                  <w:szCs w:val="20"/>
                                </w:rPr>
                                <w:t>(N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Straight Arrow Connector 148"/>
                        <wps:cNvCnPr>
                          <a:stCxn id="118" idx="2"/>
                          <a:endCxn id="147" idx="0"/>
                        </wps:cNvCnPr>
                        <wps:spPr>
                          <a:xfrm>
                            <a:off x="1428750" y="3086102"/>
                            <a:ext cx="0" cy="22860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9" name="Text Box 8"/>
                        <wps:cNvSpPr txBox="1"/>
                        <wps:spPr>
                          <a:xfrm>
                            <a:off x="3200400" y="3314917"/>
                            <a:ext cx="1371600" cy="34288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032B6A" w:rsidRDefault="00032B6A" w:rsidP="00032B6A">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NIPT</w:t>
                              </w:r>
                              <w:r w:rsidRPr="00032B6A">
                                <w:rPr>
                                  <w:rFonts w:asciiTheme="minorHAnsi" w:eastAsia="Calibri" w:hAnsiTheme="minorHAnsi"/>
                                  <w:sz w:val="20"/>
                                  <w:szCs w:val="20"/>
                                </w:rPr>
                                <w:t xml:space="preserve"> 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800100" y="3885700"/>
                            <a:ext cx="12573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032B6A" w:rsidRDefault="00032B6A">
                              <w:pPr>
                                <w:rPr>
                                  <w:sz w:val="20"/>
                                  <w:szCs w:val="20"/>
                                </w:rPr>
                              </w:pPr>
                              <w:r>
                                <w:rPr>
                                  <w:sz w:val="20"/>
                                  <w:szCs w:val="20"/>
                                </w:rPr>
                                <w:t>Test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2857500" y="3886217"/>
                            <a:ext cx="13716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032B6A" w:rsidRDefault="00032B6A">
                              <w:pPr>
                                <w:rPr>
                                  <w:sz w:val="20"/>
                                  <w:szCs w:val="20"/>
                                </w:rPr>
                              </w:pPr>
                              <w:r w:rsidRPr="00032B6A">
                                <w:rPr>
                                  <w:sz w:val="20"/>
                                  <w:szCs w:val="20"/>
                                </w:rPr>
                                <w:t>Test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6"/>
                        <wps:cNvSpPr txBox="1"/>
                        <wps:spPr>
                          <a:xfrm>
                            <a:off x="342900" y="4457143"/>
                            <a:ext cx="2171700" cy="34345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2B6A" w:rsidRPr="00032B6A" w:rsidRDefault="00032B6A" w:rsidP="00032B6A">
                              <w:pPr>
                                <w:pStyle w:val="NormalWeb"/>
                                <w:spacing w:before="0" w:beforeAutospacing="0" w:after="200" w:afterAutospacing="0" w:line="276" w:lineRule="auto"/>
                                <w:rPr>
                                  <w:rFonts w:asciiTheme="minorHAnsi" w:hAnsiTheme="minorHAnsi"/>
                                </w:rPr>
                              </w:pPr>
                              <w:r w:rsidRPr="00032B6A">
                                <w:rPr>
                                  <w:rFonts w:asciiTheme="minorHAnsi" w:eastAsia="Calibri" w:hAnsiTheme="minorHAnsi"/>
                                  <w:sz w:val="20"/>
                                  <w:szCs w:val="20"/>
                                </w:rPr>
                                <w:t>Pos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3" name="Straight Arrow Connector 153"/>
                        <wps:cNvCnPr>
                          <a:stCxn id="152" idx="2"/>
                          <a:endCxn id="120" idx="0"/>
                        </wps:cNvCnPr>
                        <wps:spPr>
                          <a:xfrm>
                            <a:off x="1428750" y="4800602"/>
                            <a:ext cx="0" cy="227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4" name="Straight Arrow Connector 154"/>
                        <wps:cNvCnPr>
                          <a:stCxn id="147" idx="2"/>
                          <a:endCxn id="150" idx="0"/>
                        </wps:cNvCnPr>
                        <wps:spPr>
                          <a:xfrm>
                            <a:off x="1428750" y="3657603"/>
                            <a:ext cx="0" cy="2280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a:stCxn id="150" idx="2"/>
                          <a:endCxn id="152" idx="0"/>
                        </wps:cNvCnPr>
                        <wps:spPr>
                          <a:xfrm>
                            <a:off x="1428750" y="4228600"/>
                            <a:ext cx="0" cy="22854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6" name="Elbow Connector 156"/>
                        <wps:cNvCnPr>
                          <a:stCxn id="118" idx="2"/>
                          <a:endCxn id="149" idx="0"/>
                        </wps:cNvCnPr>
                        <wps:spPr>
                          <a:xfrm rot="16200000" flipH="1">
                            <a:off x="2543068" y="1971784"/>
                            <a:ext cx="228815" cy="2457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57" name="Elbow Connector 157"/>
                        <wps:cNvCnPr>
                          <a:stCxn id="147" idx="2"/>
                          <a:endCxn id="151" idx="0"/>
                        </wps:cNvCnPr>
                        <wps:spPr>
                          <a:xfrm rot="16200000" flipH="1">
                            <a:off x="2371718" y="2714634"/>
                            <a:ext cx="228614" cy="21145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58" name="Elbow Connector 158"/>
                        <wps:cNvCnPr>
                          <a:stCxn id="149" idx="3"/>
                        </wps:cNvCnPr>
                        <wps:spPr>
                          <a:xfrm>
                            <a:off x="4572000" y="3486360"/>
                            <a:ext cx="571500" cy="428604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59" name="Elbow Connector 159"/>
                        <wps:cNvCnPr/>
                        <wps:spPr>
                          <a:xfrm rot="16200000" flipH="1">
                            <a:off x="2857495" y="5582805"/>
                            <a:ext cx="3657610" cy="914400"/>
                          </a:xfrm>
                          <a:prstGeom prst="bentConnector3">
                            <a:avLst>
                              <a:gd name="adj1" fmla="val -5015"/>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146" o:spid="_x0000_s1098" editas="canvas" alt="Title: Proposed clinical management algorithm for identified population – Contingency screening - Description: The proposed clinical algorithm for contingency screening of first trimester pregnant women includes initial pre-test counselling and information. These pregnant women have the option to be screened with first trimester combined screening (CFTS). Pregnant women with a risk greater than 1 in 300 of genetic abnormality of the foetus would then receive further pre-test counselling and information and the option would be available to receive the non-invasive prenatal test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width:435.15pt;height:655.6pt;mso-position-horizontal-relative:char;mso-position-vertical-relative:line" coordsize="55257,83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">
                <v:shape id="_x0000_s1099" type="#_x0000_t75" alt="The proposed clinical algorithm for contingency screening of first trimester pregnant women includes initial pre-test counselling and information. These pregnant women have the option to be screened with first trimester combined screening (CFTS). Pregnant women with a risk greater than 1 in 300 of genetic abnormality of the foetus would then receive further pre-test counselling and information and the option would be available to receive the non-invasive prenatal test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position:absolute;width:55257;height:83254;visibility:visible;mso-wrap-style:square">
                  <v:fill o:detectmouseclick="t"/>
                  <v:path o:connecttype="none"/>
                </v:shape>
                <v:shape id="Text Box 112" o:spid="_x0000_s1100" type="#_x0000_t202" style="position:absolute;left:17146;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AiYMAA&#10;AADcAAAADwAAAGRycy9kb3ducmV2LnhtbERPTWsCMRC9F/ofwhR6q1k9lHVrFFtsETxpS8/DZkyC&#10;m8mSpOv23xtB8DaP9zmL1eg7MVBMLrCC6aQCQdwG7dgo+Pn+fKlBpIyssQtMCv4pwWr5+LDARocz&#10;72k4ZCNKCKcGFdic+0bK1FrymCahJy7cMUSPucBopI54LuG+k7OqepUeHZcGiz19WGpPhz+vYPNu&#10;5qatMdpNrZ0bxt/jznwp9fw0rt9AZBrzXXxzb3WZP53B9ZlygVx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UAiYMAAAADcAAAADwAAAAAAAAAAAAAAAACYAgAAZHJzL2Rvd25y&#10;ZXYueG1sUEsFBgAAAAAEAAQA9QAAAIUDAAAAAA==&#10;" fillcolor="white [3201]" strokeweight=".5pt">
                  <v:textbox>
                    <w:txbxContent>
                      <w:p w:rsidR="00032B6A" w:rsidRPr="00B51BBB" w:rsidRDefault="00032B6A" w:rsidP="00032B6A">
                        <w:pPr>
                          <w:rPr>
                            <w:sz w:val="20"/>
                            <w:szCs w:val="20"/>
                          </w:rPr>
                        </w:pPr>
                        <w:r w:rsidRPr="00B51BBB">
                          <w:rPr>
                            <w:sz w:val="20"/>
                            <w:szCs w:val="20"/>
                          </w:rPr>
                          <w:t>Pregnant women presenting in first trimester</w:t>
                        </w:r>
                      </w:p>
                    </w:txbxContent>
                  </v:textbox>
                </v:shape>
                <v:shape id="Text Box 113" o:spid="_x0000_s1101" type="#_x0000_t202" style="position:absolute;left:17145;top:5893;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yH+8AA&#10;AADcAAAADwAAAGRycy9kb3ducmV2LnhtbERPTWsCMRC9F/ofwhR6q1ktyLoapRVbCp6qpedhMybB&#10;zWRJ0nX77xtB6G0e73NWm9F3YqCYXGAF00kFgrgN2rFR8HV8e6pBpIyssQtMCn4pwWZ9f7fCRocL&#10;f9JwyEaUEE4NKrA5942UqbXkMU1CT1y4U4gec4HRSB3xUsJ9J2dVNZceHZcGiz1tLbXnw49XsHs1&#10;C9PWGO2u1s4N4/dpb96VenwYX5YgMo35X3xzf+gyf/oM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gyH+8AAAADcAAAADwAAAAAAAAAAAAAAAACYAgAAZHJzL2Rvd25y&#10;ZXYueG1sUEsFBgAAAAAEAAQA9QAAAIUDAAAAAA==&#10;" fillcolor="white [3201]" strokeweight=".5pt">
                  <v:textbox>
                    <w:txbxContent>
                      <w:p w:rsidR="00032B6A" w:rsidRPr="00B51BBB" w:rsidRDefault="00032B6A" w:rsidP="00032B6A">
                        <w:pPr>
                          <w:rPr>
                            <w:sz w:val="20"/>
                            <w:szCs w:val="20"/>
                          </w:rPr>
                        </w:pPr>
                        <w:r w:rsidRPr="00B51BBB">
                          <w:rPr>
                            <w:sz w:val="20"/>
                            <w:szCs w:val="20"/>
                          </w:rPr>
                          <w:t>Pre-test counselling and information</w:t>
                        </w:r>
                      </w:p>
                    </w:txbxContent>
                  </v:textbox>
                </v:shape>
                <v:shape id="Text Box 114" o:spid="_x0000_s1102" type="#_x0000_t202" style="position:absolute;left:1143;top:13891;width:25146;height:3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IWl8MA&#10;AADcAAAADwAAAGRycy9kb3ducmV2LnhtbERPTWsCMRC9C/0PYQreNLut1LI1igjSheLBVQ+9DZtx&#10;s3QzWZJU13/fCEJv83ifs1gNthMX8qF1rCCfZiCIa6dbbhQcD9vJO4gQkTV2jknBjQKslk+jBRba&#10;XXlPlyo2IoVwKFCBibEvpAy1IYth6nrixJ2dtxgT9I3UHq8p3HbyJcvepMWWU4PBnjaG6p/q1yrY&#10;7+Yn1NX5NXybZvv16cu8PpZKjZ+H9QeISEP8Fz/cpU7z8xncn0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IWl8MAAADcAAAADwAAAAAAAAAAAAAAAACYAgAAZHJzL2Rv&#10;d25yZXYueG1sUEsFBgAAAAAEAAQA9QAAAIgDAAAAAA==&#10;" fillcolor="#eaf1dd [662]" strokeweight=".5pt">
                  <v:textbox>
                    <w:txbxContent>
                      <w:p w:rsidR="00032B6A" w:rsidRPr="00032B6A" w:rsidRDefault="00032B6A" w:rsidP="00032B6A">
                        <w:pPr>
                          <w:spacing w:after="0"/>
                          <w:rPr>
                            <w:sz w:val="20"/>
                            <w:szCs w:val="20"/>
                          </w:rPr>
                        </w:pPr>
                        <w:r w:rsidRPr="00032B6A">
                          <w:rPr>
                            <w:sz w:val="20"/>
                            <w:szCs w:val="20"/>
                          </w:rPr>
                          <w:t>First trimester combined screening (CFTS)</w:t>
                        </w:r>
                      </w:p>
                    </w:txbxContent>
                  </v:textbox>
                </v:shape>
                <v:shape id="Text Box 115" o:spid="_x0000_s1103" type="#_x0000_t202" style="position:absolute;left:37719;top:18107;width:12573;height:3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m6FMAA&#10;AADcAAAADwAAAGRycy9kb3ducmV2LnhtbERPTWsCMRC9F/ofwhR6q1mFyroapRVbCp6qpedhMybB&#10;zWRJ0nX77xtB6G0e73NWm9F3YqCYXGAF00kFgrgN2rFR8HV8e6pBpIyssQtMCn4pwWZ9f7fCRocL&#10;f9JwyEaUEE4NKrA5942UqbXkMU1CT1y4U4gec4HRSB3xUsJ9J2dVNZceHZcGiz1tLbXnw49XsHs1&#10;C9PWGO2u1s4N4/dpb96VenwYX5YgMo35X3xzf+gyf/oM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qm6FMAAAADcAAAADwAAAAAAAAAAAAAAAACYAgAAZHJzL2Rvd25y&#10;ZXYueG1sUEsFBgAAAAAEAAQA9QAAAIUDAAAAAA==&#10;" fillcolor="white [3201]" strokeweight=".5pt">
                  <v:textbox>
                    <w:txbxContent>
                      <w:p w:rsidR="00032B6A" w:rsidRPr="00B51BBB" w:rsidRDefault="00032B6A" w:rsidP="00032B6A">
                        <w:pPr>
                          <w:rPr>
                            <w:sz w:val="20"/>
                            <w:szCs w:val="20"/>
                          </w:rPr>
                        </w:pPr>
                        <w:r w:rsidRPr="00B51BBB">
                          <w:rPr>
                            <w:sz w:val="20"/>
                            <w:szCs w:val="20"/>
                          </w:rPr>
                          <w:t>CFTS declined</w:t>
                        </w:r>
                      </w:p>
                    </w:txbxContent>
                  </v:textbox>
                </v:shape>
                <v:shape id="Text Box 116" o:spid="_x0000_s1104" type="#_x0000_t202" style="position:absolute;left:22860;top:20576;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skY8AA&#10;AADcAAAADwAAAGRycy9kb3ducmV2LnhtbERPTWsCMRC9C/0PYQreNKsH2W6NYostQk+1pedhMybB&#10;zWRJ4rr+e1Mo9DaP9znr7eg7MVBMLrCCxbwCQdwG7dgo+P56m9UgUkbW2AUmBTdKsN08TNbY6HDl&#10;TxqO2YgSwqlBBTbnvpEytZY8pnnoiQt3CtFjLjAaqSNeS7jv5LKqVtKj49JgsadXS+35ePEK9i/m&#10;ybQ1RruvtXPD+HP6MO9KTR/H3TOITGP+F/+5D7rMX6zg95lygdzc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nskY8AAAADcAAAADwAAAAAAAAAAAAAAAACYAgAAZHJzL2Rvd25y&#10;ZXYueG1sUEsFBgAAAAAEAAQA9QAAAIUDAAAAAA==&#10;" fillcolor="white [3201]" strokeweight=".5pt">
                  <v:textbox>
                    <w:txbxContent>
                      <w:p w:rsidR="00032B6A" w:rsidRPr="00B51BBB" w:rsidRDefault="00032B6A" w:rsidP="00032B6A">
                        <w:pPr>
                          <w:rPr>
                            <w:sz w:val="20"/>
                            <w:szCs w:val="20"/>
                          </w:rPr>
                        </w:pPr>
                        <w:r w:rsidRPr="00B51BBB">
                          <w:rPr>
                            <w:sz w:val="20"/>
                            <w:szCs w:val="20"/>
                          </w:rPr>
                          <w:t>Not at increased risk (&lt;1 in 300)</w:t>
                        </w:r>
                      </w:p>
                    </w:txbxContent>
                  </v:textbox>
                </v:shape>
                <v:shape id="Text Box 117" o:spid="_x0000_s1105" type="#_x0000_t202" style="position:absolute;left:3429;top:20576;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B+MAA&#10;AADcAAAADwAAAGRycy9kb3ducmV2LnhtbERPTWsCMRC9F/ofwhR6q1k91HU1Siu2FDxVS8/DZkyC&#10;m8mSpOv23zeC0Ns83uesNqPvxEAxucAKppMKBHEbtGOj4Ov49lSDSBlZYxeYFPxSgs36/m6FjQ4X&#10;/qThkI0oIZwaVGBz7hspU2vJY5qEnrhwpxA95gKjkTripYT7Ts6q6ll6dFwaLPa0tdSeDz9ewe7V&#10;LExbY7S7Wjs3jN+nvXlX6vFhfFmCyDTmf/HN/aHL/Okcrs+U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TeB+MAAAADcAAAADwAAAAAAAAAAAAAAAACYAgAAZHJzL2Rvd25y&#10;ZXYueG1sUEsFBgAAAAAEAAQA9QAAAIUDAAAAAA==&#10;" fillcolor="white [3201]" strokeweight=".5pt">
                  <v:textbox>
                    <w:txbxContent>
                      <w:p w:rsidR="00032B6A" w:rsidRPr="00B51BBB" w:rsidRDefault="00032B6A" w:rsidP="00032B6A">
                        <w:pPr>
                          <w:rPr>
                            <w:sz w:val="20"/>
                            <w:szCs w:val="20"/>
                          </w:rPr>
                        </w:pPr>
                        <w:r>
                          <w:rPr>
                            <w:sz w:val="20"/>
                            <w:szCs w:val="20"/>
                          </w:rPr>
                          <w:t>Increased risk (≥1 in 300)</w:t>
                        </w:r>
                      </w:p>
                    </w:txbxContent>
                  </v:textbox>
                </v:shape>
                <v:shape id="Text Box 6" o:spid="_x0000_s1106" type="#_x0000_t202" style="position:absolute;left:3429;top:27603;width:21717;height:3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jzwsQA&#10;AADcAAAADwAAAGRycy9kb3ducmV2LnhtbESPQW/CMAyF75P4D5GRuI0UDoh1BISQkLggtG6H7WYl&#10;XputcaomlI5fPx8m7WbrPb/3ebMbQ6sG6pOPbGAxL0AR2+g81wbeXo+Pa1ApIztsI5OBH0qw204e&#10;Nli6eOMXGqpcKwnhVKKBJueu1DrZhgKmeeyIRfuMfcAsa19r1+NNwkOrl0Wx0gE9S0ODHR0ast/V&#10;NRhw/B7Zfvjz3XNl/dP9sv6ygzGz6bh/BpVpzP/mv+uTE/yF0MozMoH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Y88LEAAAA3AAAAA8AAAAAAAAAAAAAAAAAmAIAAGRycy9k&#10;b3ducmV2LnhtbFBLBQYAAAAABAAEAPUAAACJAwAAAAA=&#10;" fillcolor="window" strokeweight=".5pt">
                  <v:textbox>
                    <w:txbxContent>
                      <w:p w:rsidR="00032B6A" w:rsidRPr="007125FC" w:rsidRDefault="00032B6A" w:rsidP="00032B6A">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107" type="#_x0000_t202" style="position:absolute;left:32004;top:52576;width:17145;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RWWcEA&#10;AADcAAAADwAAAGRycy9kb3ducmV2LnhtbERPTWsCMRC9C/6HMEJvblYPRVejlEKhl1K69aC3IRl3&#10;o5vJsonr1l9vhIK3ebzPWW8H14ieumA9K5hlOQhi7Y3lSsHu92O6ABEissHGMyn4owDbzXi0xsL4&#10;K/9QX8ZKpBAOBSqoY2wLKYOuyWHIfEucuKPvHMYEu0qaDq8p3DVynuev0qHl1FBjS+816XN5cQoM&#10;7z3rg/26WS61Xd6+FyfdK/UyGd5WICIN8Sn+d3+aNH+2hMcz6QK5u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UVlnBAAAA3AAAAA8AAAAAAAAAAAAAAAAAmAIAAGRycy9kb3du&#10;cmV2LnhtbFBLBQYAAAAABAAEAPUAAACGAwAAAAA=&#10;" fillcolor="window" strokeweight=".5pt">
                  <v:textbox>
                    <w:txbxContent>
                      <w:p w:rsidR="00032B6A" w:rsidRPr="007125FC" w:rsidRDefault="00032B6A" w:rsidP="00032B6A">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120" o:spid="_x0000_s1108" type="#_x0000_t202" style="position:absolute;top:50279;width:28575;height:6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hP/8UA&#10;AADcAAAADwAAAGRycy9kb3ducmV2LnhtbESPW2sCQQyF3wv+hyFCX0RnvSCyOooILaUteP0BYSd7&#10;0Z3MsjPV9d83D4W+JZyTc76sNp2r1Z3aUHk2MB4loIgzbysuDFzOb8MFqBCRLdaeycCTAmzWvZcV&#10;ptY/+Ej3UyyUhHBI0UAZY5NqHbKSHIaRb4hFy33rMMraFtq2+JBwV+tJksy1w4qlocSGdiVlt9OP&#10;MzB9d7vDLEvyQb4PV/4q5rfw/WnMa7/bLkFF6uK/+e/6wwr+RPDlGZlA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aE//xQAAANwAAAAPAAAAAAAAAAAAAAAAAJgCAABkcnMv&#10;ZG93bnJldi54bWxQSwUGAAAAAAQABAD1AAAAigMAAAAA&#10;" fillcolor="#daeef3 [664]" strokeweight=".5pt">
                  <v:textbox>
                    <w:txbxContent>
                      <w:p w:rsidR="00032B6A" w:rsidRPr="007125FC" w:rsidRDefault="00032B6A" w:rsidP="00032B6A">
                        <w:pPr>
                          <w:spacing w:after="0"/>
                          <w:rPr>
                            <w:sz w:val="20"/>
                            <w:szCs w:val="20"/>
                            <w:u w:val="single"/>
                          </w:rPr>
                        </w:pPr>
                        <w:r w:rsidRPr="007125FC">
                          <w:rPr>
                            <w:sz w:val="20"/>
                            <w:szCs w:val="20"/>
                            <w:u w:val="single"/>
                          </w:rPr>
                          <w:t>Diagnostic testing</w:t>
                        </w:r>
                      </w:p>
                      <w:p w:rsidR="00032B6A" w:rsidRPr="007125FC" w:rsidRDefault="00032B6A" w:rsidP="00032B6A">
                        <w:pPr>
                          <w:pStyle w:val="ListParagraph"/>
                          <w:numPr>
                            <w:ilvl w:val="0"/>
                            <w:numId w:val="26"/>
                          </w:numPr>
                          <w:spacing w:after="0"/>
                          <w:rPr>
                            <w:sz w:val="20"/>
                            <w:szCs w:val="20"/>
                          </w:rPr>
                        </w:pPr>
                        <w:r w:rsidRPr="007125FC">
                          <w:rPr>
                            <w:sz w:val="20"/>
                            <w:szCs w:val="20"/>
                          </w:rPr>
                          <w:t>Chorionic Villus Sampling (CVS), or</w:t>
                        </w:r>
                      </w:p>
                      <w:p w:rsidR="00032B6A" w:rsidRPr="007125FC" w:rsidRDefault="00032B6A" w:rsidP="00032B6A">
                        <w:pPr>
                          <w:pStyle w:val="ListParagraph"/>
                          <w:numPr>
                            <w:ilvl w:val="0"/>
                            <w:numId w:val="26"/>
                          </w:numPr>
                          <w:spacing w:after="0"/>
                          <w:rPr>
                            <w:sz w:val="20"/>
                            <w:szCs w:val="20"/>
                          </w:rPr>
                        </w:pPr>
                        <w:r w:rsidRPr="007125FC">
                          <w:rPr>
                            <w:sz w:val="20"/>
                            <w:szCs w:val="20"/>
                          </w:rPr>
                          <w:t>Amniocentesis</w:t>
                        </w:r>
                      </w:p>
                    </w:txbxContent>
                  </v:textbox>
                </v:shape>
                <v:shape id="Text Box 121" o:spid="_x0000_s1109" type="#_x0000_t202" style="position:absolute;left:25146;top:59608;width:14859;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2qsAA&#10;AADcAAAADwAAAGRycy9kb3ducmV2LnhtbERPTWsCMRC9F/ofwhR6q1k9lHVrFFtsETxpS8/DZkyC&#10;m8mSpOv23xtB8DaP9zmL1eg7MVBMLrCC6aQCQdwG7dgo+Pn+fKlBpIyssQtMCv4pwWr5+LDARocz&#10;72k4ZCNKCKcGFdic+0bK1FrymCahJy7cMUSPucBopI54LuG+k7OqepUeHZcGiz19WGpPhz+vYPNu&#10;5qatMdpNrZ0bxt/jznwp9fw0rt9AZBrzXXxzb3WZP5vC9ZlygVx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52qsAAAADcAAAADwAAAAAAAAAAAAAAAACYAgAAZHJzL2Rvd25y&#10;ZXYueG1sUEsFBgAAAAAEAAQA9QAAAIUDAAAAAA==&#10;" fillcolor="white [3201]" strokeweight=".5pt">
                  <v:textbox>
                    <w:txbxContent>
                      <w:p w:rsidR="00032B6A" w:rsidRPr="007125FC" w:rsidRDefault="00032B6A" w:rsidP="00032B6A">
                        <w:pPr>
                          <w:rPr>
                            <w:sz w:val="20"/>
                            <w:szCs w:val="20"/>
                          </w:rPr>
                        </w:pPr>
                        <w:r w:rsidRPr="007125FC">
                          <w:rPr>
                            <w:sz w:val="20"/>
                            <w:szCs w:val="20"/>
                          </w:rPr>
                          <w:t>No abnormality detected</w:t>
                        </w:r>
                      </w:p>
                    </w:txbxContent>
                  </v:textbox>
                </v:shape>
                <v:shape id="Text Box 122" o:spid="_x0000_s1110" type="#_x0000_t202" style="position:absolute;left:3429;top:59439;width:16002;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zo3cAA&#10;AADcAAAADwAAAGRycy9kb3ducmV2LnhtbERPTUsDMRC9C/6HMII3m3UPst02La1UETy1Fc/DZpqE&#10;biZLErfrvzdCobd5vM9Zriffi5FicoEVPM8qEMRd0I6Ngq/j21MDImVkjX1gUvBLCdar+7sltjpc&#10;eE/jIRtRQji1qMDmPLRSps6SxzQLA3HhTiF6zAVGI3XESwn3vayr6kV6dFwaLA70aqk7H368gt3W&#10;zE3XYLS7Rjs3Tt+nT/Ou1OPDtFmAyDTlm/jq/tBlfl3D/zPlArn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zo3cAAAADcAAAADwAAAAAAAAAAAAAAAACYAgAAZHJzL2Rvd25y&#10;ZXYueG1sUEsFBgAAAAAEAAQA9QAAAIUDAAAAAA==&#10;" fillcolor="white [3201]" strokeweight=".5pt">
                  <v:textbox>
                    <w:txbxContent>
                      <w:p w:rsidR="00032B6A" w:rsidRPr="007125FC" w:rsidRDefault="00032B6A" w:rsidP="00032B6A">
                        <w:pPr>
                          <w:rPr>
                            <w:sz w:val="20"/>
                            <w:szCs w:val="20"/>
                          </w:rPr>
                        </w:pPr>
                        <w:r w:rsidRPr="007125FC">
                          <w:rPr>
                            <w:sz w:val="20"/>
                            <w:szCs w:val="20"/>
                          </w:rPr>
                          <w:t>Abnormality detected</w:t>
                        </w:r>
                      </w:p>
                    </w:txbxContent>
                  </v:textbox>
                </v:shape>
                <v:shape id="Text Box 123" o:spid="_x0000_s1111" type="#_x0000_t202" style="position:absolute;left:3429;top:72977;width:16002;height:3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BNRsAA&#10;AADcAAAADwAAAGRycy9kb3ducmV2LnhtbERPTWsCMRC9F/ofwhS81WwVZF2N0hZbCp6qpedhMybB&#10;zWRJ0nX77xtB6G0e73PW29F3YqCYXGAFT9MKBHEbtGOj4Ov49liDSBlZYxeYFPxSgu3m/m6NjQ4X&#10;/qThkI0oIZwaVGBz7hspU2vJY5qGnrhwpxA95gKjkTripYT7Ts6qaiE9Oi4NFnt6tdSeDz9ewe7F&#10;LE1bY7S7Wjs3jN+nvXlXavIwPq9AZBrzv/jm/tBl/mwO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BNRsAAAADcAAAADwAAAAAAAAAAAAAAAACYAgAAZHJzL2Rvd25y&#10;ZXYueG1sUEsFBgAAAAAEAAQA9QAAAIUDAAAAAA==&#10;" fillcolor="white [3201]" strokeweight=".5pt">
                  <v:textbox>
                    <w:txbxContent>
                      <w:p w:rsidR="00032B6A" w:rsidRPr="007125FC" w:rsidRDefault="00032B6A" w:rsidP="00032B6A">
                        <w:pPr>
                          <w:rPr>
                            <w:sz w:val="20"/>
                            <w:szCs w:val="20"/>
                          </w:rPr>
                        </w:pPr>
                        <w:r>
                          <w:rPr>
                            <w:sz w:val="20"/>
                            <w:szCs w:val="20"/>
                          </w:rPr>
                          <w:t>Terminate pregnancy</w:t>
                        </w:r>
                      </w:p>
                    </w:txbxContent>
                  </v:textbox>
                </v:shape>
                <v:shape id="Text Box 124" o:spid="_x0000_s1112" type="#_x0000_t202" style="position:absolute;left:27433;top:7297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nVMsAA&#10;AADcAAAADwAAAGRycy9kb3ducmV2LnhtbERPTWsCMRC9F/ofwhS81WxFZF2N0hZbCp6qpedhMybB&#10;zWRJ0nX77xtB6G0e73PW29F3YqCYXGAFT9MKBHEbtGOj4Ov49liDSBlZYxeYFPxSgu3m/m6NjQ4X&#10;/qThkI0oIZwaVGBz7hspU2vJY5qGnrhwpxA95gKjkTripYT7Ts6qaiE9Oi4NFnt6tdSeDz9ewe7F&#10;LE1bY7S7Wjs3jN+nvXlXavIwPq9AZBrzv/jm/tBl/mwO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4nVMsAAAADcAAAADwAAAAAAAAAAAAAAAACYAgAAZHJzL2Rvd25y&#10;ZXYueG1sUEsFBgAAAAAEAAQA9QAAAIUDAAAAAA==&#10;" fillcolor="white [3201]" strokeweight=".5pt">
                  <v:textbox>
                    <w:txbxContent>
                      <w:p w:rsidR="00032B6A" w:rsidRPr="007125FC" w:rsidRDefault="00032B6A" w:rsidP="00032B6A">
                        <w:pPr>
                          <w:rPr>
                            <w:sz w:val="20"/>
                            <w:szCs w:val="20"/>
                          </w:rPr>
                        </w:pPr>
                        <w:r>
                          <w:rPr>
                            <w:sz w:val="20"/>
                            <w:szCs w:val="20"/>
                          </w:rPr>
                          <w:t>Continue pregnancy</w:t>
                        </w:r>
                      </w:p>
                    </w:txbxContent>
                  </v:textbox>
                </v:shape>
                <v:shape id="Text Box 6" o:spid="_x0000_s1113" type="#_x0000_t202" style="position:absolute;top:65151;width:22860;height:3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WW4cIA&#10;AADcAAAADwAAAGRycy9kb3ducmV2LnhtbERPTWvCQBC9F/wPywje6qZCi0Y3oQhCL0Wa9lBvw+6Y&#10;rGZnQ3Ybo7/eLRR6m8f7nE05ulYM1AfrWcHTPANBrL2xXCv4+tw9LkGEiGyw9UwKrhSgLCYPG8yN&#10;v/AHDVWsRQrhkKOCJsYulzLohhyGue+IE3f0vcOYYF9L0+MlhbtWLrLsRTq0nBoa7GjbkD5XP06B&#10;4W/P+mDfb5YrbVe3/fKkB6Vm0/F1DSLSGP/Ff+43k+YvnuH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NZbhwgAAANwAAAAPAAAAAAAAAAAAAAAAAJgCAABkcnMvZG93&#10;bnJldi54bWxQSwUGAAAAAAQABAD1AAAAhwMAAAAA&#10;" fillcolor="window" strokeweight=".5pt">
                  <v:textbox>
                    <w:txbxContent>
                      <w:p w:rsidR="00032B6A" w:rsidRPr="00CC4630" w:rsidRDefault="00032B6A" w:rsidP="00032B6A">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 id="Straight Arrow Connector 126" o:spid="_x0000_s1114" type="#_x0000_t32" style="position:absolute;left:27432;top:4572;width:1;height:13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HZysQAAADcAAAADwAAAGRycy9kb3ducmV2LnhtbERP22oCMRB9L/gPYQp9q9muRWU1irSU&#10;ViyIFwTfhs24WdxM1k2q698bQejbHM51xtPWVuJMjS8dK3jrJiCIc6dLLhRsN1+vQxA+IGusHJOC&#10;K3mYTjpPY8y0u/CKzutQiBjCPkMFJoQ6k9Lnhiz6rquJI3dwjcUQYVNI3eAlhttKpknSlxZLjg0G&#10;a/owlB/Xf1bB53z3Pji1p2Xve29+c+oN9ulsodTLczsbgQjUhn/xw/2j4/y0D/dn4gVy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0dnKxAAAANwAAAAPAAAAAAAAAAAA&#10;AAAAAKECAABkcnMvZG93bnJldi54bWxQSwUGAAAAAAQABAD5AAAAkgMAAAAA&#10;" strokecolor="black [3040]">
                  <v:stroke endarrow="open"/>
                </v:shape>
                <v:shape id="Elbow Connector 127" o:spid="_x0000_s1115" type="#_x0000_t34" style="position:absolute;left:18861;top:5320;width:3426;height:1371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3n9ksQAAADcAAAADwAAAGRycy9kb3ducmV2LnhtbERPTWvCQBC9F/oflil4qxstaBuzCaIU&#10;PKhgWvA6ZsckJDsbsqtGf323UOhtHu9zkmwwrbhS72rLCibjCARxYXXNpYLvr8/XdxDOI2tsLZOC&#10;OznI0uenBGNtb3yga+5LEULYxaig8r6LpXRFRQbd2HbEgTvb3qAPsC+l7vEWwk0rp1E0kwZrDg0V&#10;drSqqGjyi1EQrXbH/ZZP+XzXLN/azjw+Jvu1UqOXYbkA4Wnw/+I/90aH+dM5/D4TLpDp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ef2SxAAAANwAAAAPAAAAAAAAAAAA&#10;AAAAAKECAABkcnMvZG93bnJldi54bWxQSwUGAAAAAAQABAD5AAAAkgMAAAAA&#10;" strokecolor="black [3040]">
                  <v:stroke endarrow="open"/>
                </v:shape>
                <v:shape id="Elbow Connector 128" o:spid="_x0000_s1116" type="#_x0000_t34" style="position:absolute;left:31898;top:5999;width:7642;height:1657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l3ecMAAADcAAAADwAAAGRycy9kb3ducmV2LnhtbESPQUsDQQyF74L/YUjBi9hZSyuy7bSo&#10;IOzBi9v+gLATd5buZJaZ2K7/3hwEbwnv5b0vu8McR3OhXIbEDh6XFRjiLvmBewen4/vDM5giyB7H&#10;xOTghwoc9rc3O6x9uvInXVrpjYZwqdFBEJlqa0sXKGJZpolYta+UI4quubc+41XD42hXVfVkIw6s&#10;DQEnegvUndvv6ADPm7I5Nh/3sh5yO8trkHUTnLtbzC9bMEKz/Jv/rhuv+Cul1Wd0Arv/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Jd3nDAAAA3AAAAA8AAAAAAAAAAAAA&#10;AAAAoQIAAGRycy9kb3ducmV2LnhtbFBLBQYAAAAABAAEAPkAAACRAwAAAAA=&#10;" adj="4732" strokecolor="black [3040]">
                  <v:stroke endarrow="open"/>
                </v:shape>
                <v:shape id="Elbow Connector 129" o:spid="_x0000_s1117" type="#_x0000_t34" style="position:absolute;left:20001;top:10860;width:3431;height:1600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Cyw8IAAADcAAAADwAAAGRycy9kb3ducmV2LnhtbERPS2sCMRC+F/wPYYTealYPi26NUgTR&#10;iwUfYI/DZsyu3UyWJOpuf31TKHibj+8582VnG3EnH2rHCsajDARx6XTNRsHpuH6bgggRWWPjmBT0&#10;FGC5GLzMsdDuwXu6H6IRKYRDgQqqGNtCylBWZDGMXEucuIvzFmOC3kjt8ZHCbSMnWZZLizWnhgpb&#10;WlVUfh9uVsEuD/l2h1ff/6xmn/15E7+M0Uq9DruPdxCRuvgU/7u3Os2fzODvmXSBX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BCyw8IAAADcAAAADwAAAAAAAAAAAAAA&#10;AAChAgAAZHJzL2Rvd25yZXYueG1sUEsFBgAAAAAEAAQA+QAAAJADAAAAAA==&#10;" strokecolor="black [3040]">
                  <v:stroke endarrow="open"/>
                </v:shape>
                <v:shape id="Elbow Connector 130" o:spid="_x0000_s1118" type="#_x0000_t34" style="position:absolute;left:10857;top:17718;width:3431;height:228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zO8UAAADcAAAADwAAAGRycy9kb3ducmV2LnhtbESPQWvCQBCF74L/YRnBm26sUG3qKmIp&#10;eFDBWPA6ZqdJMDsbsluN/fWdQ8HbDO/Ne98sVp2r1Y3aUHk2MBknoIhzbysuDHydPkdzUCEiW6w9&#10;k4EHBVgt+70Fptbf+Ui3LBZKQjikaKCMsUm1DnlJDsPYN8SiffvWYZS1LbRt8S7hrtYvSfKqHVYs&#10;DSU2tCkpv2Y/zkCy2Z8PO75ks/11Pa0b9/s2OXwYMxx063dQkbr4NP9fb63gTwVfnpEJ9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zO8UAAADcAAAADwAAAAAAAAAA&#10;AAAAAAChAgAAZHJzL2Rvd25yZXYueG1sUEsFBgAAAAAEAAQA+QAAAJMDAAAAAA==&#10;" strokecolor="black [3040]">
                  <v:stroke endarrow="open"/>
                </v:shape>
                <v:shape id="Straight Arrow Connector 131" o:spid="_x0000_s1119" type="#_x0000_t32" style="position:absolute;left:11430;top:25148;width:2857;height:24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c2EcAAAADcAAAADwAAAGRycy9kb3ducmV2LnhtbERPTYvCMBC9C/6HMII3TVUQrUZZhIIH&#10;96BWvA7NbFtsJrWJtf77jSB4m8f7nPW2M5VoqXGlZQWTcQSCOLO65FxBek5GCxDOI2usLJOCFznY&#10;bvq9NcbaPvlI7cnnIoSwi1FB4X0dS+myggy6sa2JA/dnG4M+wCaXusFnCDeVnEbRXBosOTQUWNOu&#10;oOx2ehgFkZsn99359tumuT8erjLZv5YXpYaD7mcFwlPnv+KPe6/D/NkE3s+EC+Tm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cHNhHAAAAA3AAAAA8AAAAAAAAAAAAAAAAA&#10;oQIAAGRycy9kb3ducmV2LnhtbFBLBQYAAAAABAAEAPkAAACOAwAAAAA=&#10;" strokecolor="black [3040]">
                  <v:stroke endarrow="open"/>
                </v:shape>
                <v:shape id="Elbow Connector 133" o:spid="_x0000_s1120" type="#_x0000_t34" style="position:absolute;left:25147;top:37146;width:4570;height:2628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Ch8MEAAADcAAAADwAAAGRycy9kb3ducmV2LnhtbERPTYvCMBC9C/sfwgjeNFVBl2oUWSus&#10;R+vCsrehGdtiMylN1Li/3giCt3m8z1mug2nElTpXW1YwHiUgiAuray4V/Bx3w08QziNrbCyTgjs5&#10;WK8+ektMtb3xga65L0UMYZeigsr7NpXSFRUZdCPbEkfuZDuDPsKulLrDWww3jZwkyUwarDk2VNjS&#10;V0XFOb8YBfOwa8pxaP+zv+1+fvdZ/js710oN+mGzAOEp+Lf45f7Wcf50Cs9n4gVy9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oKHwwQAAANwAAAAPAAAAAAAAAAAAAAAA&#10;AKECAABkcnMvZG93bnJldi54bWxQSwUGAAAAAAQABAD5AAAAjwMAAAAA&#10;" adj="5164" strokecolor="black [3040]">
                  <v:stroke endarrow="open"/>
                </v:shape>
                <v:shape id="Elbow Connector 134" o:spid="_x0000_s1121" type="#_x0000_t34" style="position:absolute;left:11709;top:56861;width:2299;height:28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L1OMMAAADcAAAADwAAAGRycy9kb3ducmV2LnhtbERPS4vCMBC+C/6HMMLe1tQH69o1iiiC&#10;BxXsCl7HZrYtNpPSZLX6640geJuP7zmTWWNKcaHaFZYV9LoRCOLU6oIzBYff1ec3COeRNZaWScGN&#10;HMym7dYEY22vvKdL4jMRQtjFqCD3voqldGlOBl3XVsSB+7O1QR9gnUld4zWEm1L2o+hLGiw4NORY&#10;0SKn9Jz8GwXRYnvcbfiUjLbn+aCszH3c2y2V+ug08x8Qnhr/Fr/cax3mD4bwfCZcIK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y9TjDAAAA3AAAAA8AAAAAAAAAAAAA&#10;AAAAoQIAAGRycy9kb3ducmV2LnhtbFBLBQYAAAAABAAEAPkAAACRAwAAAAA=&#10;" strokecolor="black [3040]">
                  <v:stroke endarrow="open"/>
                </v:shape>
                <v:shape id="Elbow Connector 135" o:spid="_x0000_s1122" type="#_x0000_t34" style="position:absolute;left:22197;top:49230;width:2468;height:1828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AWm8MAAADcAAAADwAAAGRycy9kb3ducmV2LnhtbERPTWsCMRC9F/ofwgi91aytLbIaxS4I&#10;0kvR9tDjsBk3i5vJkkx19debQqG3ebzPWawG36kTxdQGNjAZF6CI62Bbbgx8fW4eZ6CSIFvsApOB&#10;CyVYLe/vFljacOYdnfbSqBzCqUQDTqQvtU61I49pHHrizB1C9CgZxkbbiOcc7jv9VBSv2mPLucFh&#10;T5Wj+rj/8QY22+8mikzX00n1drXVwb1fP3bGPIyG9RyU0CD/4j/31ub5zy/w+0y+QC9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gwFpvDAAAA3AAAAA8AAAAAAAAAAAAA&#10;AAAAoQIAAGRycy9kb3ducmV2LnhtbFBLBQYAAAAABAAEAPkAAACRAwAAAAA=&#10;" adj="9408" strokecolor="black [3040]">
                  <v:stroke endarrow="open"/>
                </v:shape>
                <v:shape id="Straight Arrow Connector 136" o:spid="_x0000_s1123" type="#_x0000_t32" style="position:absolute;left:11430;top:62872;width:0;height:2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6uZcAAAADcAAAADwAAAGRycy9kb3ducmV2LnhtbERPy6rCMBDdC/5DGOHuNNULRatRRCi4&#10;uC584XZoxrbYTGqTW+vfG0FwN4fznMWqM5VoqXGlZQXjUQSCOLO65FzB6ZgOpyCcR9ZYWSYFT3Kw&#10;WvZ7C0y0ffCe2oPPRQhhl6CCwvs6kdJlBRl0I1sTB+5qG4M+wCaXusFHCDeVnERRLA2WHBoKrGlT&#10;UHY7/BsFkYvT++Z427Wn3O//LjLdPmdnpX4G3XoOwlPnv+KPe6vD/N8Y3s+EC+Ty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jurmXAAAAA3AAAAA8AAAAAAAAAAAAAAAAA&#10;oQIAAGRycy9kb3ducmV2LnhtbFBLBQYAAAAABAAEAPkAAACOAwAAAAA=&#10;" strokecolor="black [3040]">
                  <v:stroke endarrow="open"/>
                </v:shape>
                <v:shape id="Elbow Connector 137" o:spid="_x0000_s1124" type="#_x0000_t34" style="position:absolute;left:20668;top:59354;width:4385;height:2286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oV98MAAADcAAAADwAAAGRycy9kb3ducmV2LnhtbERPTWsCMRC9F/wPYYTealaFrV2NIoLo&#10;xUKtUI/DZprdupksSdTd/vqmUOhtHu9zFqvONuJGPtSOFYxHGQji0umajYLT+/ZpBiJEZI2NY1LQ&#10;U4DVcvCwwEK7O7/R7RiNSCEcClRQxdgWUoayIoth5FrixH06bzEm6I3UHu8p3DZykmW5tFhzaqiw&#10;pU1F5eV4tQoOecj3B/zy/ffm5bX/2MWzMVqpx2G3noOI1MV/8Z97r9P86TP8PpMukM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aFffDAAAA3AAAAA8AAAAAAAAAAAAA&#10;AAAAoQIAAGRycy9kb3ducmV2LnhtbFBLBQYAAAAABAAEAPkAAACRAwAAAAA=&#10;" strokecolor="black [3040]">
                  <v:stroke endarrow="open"/>
                </v:shape>
                <v:shape id="Straight Arrow Connector 138" o:spid="_x0000_s1125" type="#_x0000_t32" style="position:absolute;left:11430;top:68592;width:0;height:43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2fjMQAAADcAAAADwAAAGRycy9kb3ducmV2LnhtbESPT4vCQAzF7wt+hyHC3tapK4hbHUWE&#10;ggf34J/Fa+jEttjJ1M5srd/eHARvCe/lvV8Wq97VqqM2VJ4NjEcJKOLc24oLA6dj9jUDFSKyxdoz&#10;GXhQgNVy8LHA1Po776k7xEJJCIcUDZQxNqnWIS/JYRj5hli0i28dRlnbQtsW7xLuav2dJFPtsGJp&#10;KLGhTUn59fDvDCRhmt02x+tvdyrifnfW2fbx82fM57Bfz0FF6uPb/LreWsGfCK08IxPo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Z+MxAAAANwAAAAPAAAAAAAAAAAA&#10;AAAAAKECAABkcnMvZG93bnJldi54bWxQSwUGAAAAAAQABAD5AAAAkgMAAAAA&#10;" strokecolor="black [3040]">
                  <v:stroke endarrow="open"/>
                </v:shape>
                <v:shape id="Text Box 139" o:spid="_x0000_s1126" type="#_x0000_t202" style="position:absolute;top:78692;width:54864;height:4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HsccAA&#10;AADcAAAADwAAAGRycy9kb3ducmV2LnhtbERPTUsDMRC9C/6HMII3m1VBtmuzS5W2CJ6s4nnYTJPQ&#10;zWRJ0u323xtB8DaP9zmrbvaDmCgmF1jB/aICQdwH7dgo+Prc3tUgUkbWOAQmBRdK0LXXVytsdDjz&#10;B037bEQJ4dSgApvz2EiZekse0yKMxIU7hOgxFxiN1BHPJdwP8qGqnqRHx6XB4kivlvrj/uQVbF7M&#10;0vQ1RruptXPT/H14Nzulbm/m9TOITHP+F/+533SZ/7iE32fKBbL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FHsccAAAADcAAAADwAAAAAAAAAAAAAAAACYAgAAZHJzL2Rvd25y&#10;ZXYueG1sUEsFBgAAAAAEAAQA9QAAAIUDAAAAAA==&#10;" fillcolor="white [3201]" strokeweight=".5pt">
                  <v:textbox>
                    <w:txbxContent>
                      <w:p w:rsidR="00032B6A" w:rsidRPr="00FF04E1" w:rsidRDefault="00032B6A" w:rsidP="00032B6A">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v:textbox>
                </v:shape>
                <v:shape id="Straight Arrow Connector 140" o:spid="_x0000_s1127" type="#_x0000_t32" style="position:absolute;left:11430;top:76414;width:0;height:22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3g98QAAADcAAAADwAAAGRycy9kb3ducmV2LnhtbESPT4vCQAzF7wt+hyHC3tapi4hbHUWE&#10;ggf34J/Fa+jEttjJ1M5srd/eHARvCe/lvV8Wq97VqqM2VJ4NjEcJKOLc24oLA6dj9jUDFSKyxdoz&#10;GXhQgNVy8LHA1Po776k7xEJJCIcUDZQxNqnWIS/JYRj5hli0i28dRlnbQtsW7xLuav2dJFPtsGJp&#10;KLGhTUn59fDvDCRhmt02x+tvdyrifnfW2fbx82fM57Bfz0FF6uPb/LreWsGfCL48IxPo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TeD3xAAAANwAAAAPAAAAAAAAAAAA&#10;AAAAAKECAABkcnMvZG93bnJldi54bWxQSwUGAAAAAAQABAD5AAAAkgMAAAAA&#10;" strokecolor="black [3040]">
                  <v:stroke endarrow="open"/>
                </v:shape>
                <v:shape id="Straight Arrow Connector 141" o:spid="_x0000_s1128" type="#_x0000_t32" style="position:absolute;left:34291;top:76410;width:0;height:22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FFbMAAAADcAAAADwAAAGRycy9kb3ducmV2LnhtbERPTYvCMBC9C/6HMII3TRURrUZZhIIH&#10;96BWvA7NbFtsJrWJtf77jSB4m8f7nPW2M5VoqXGlZQWTcQSCOLO65FxBek5GCxDOI2usLJOCFznY&#10;bvq9NcbaPvlI7cnnIoSwi1FB4X0dS+myggy6sa2JA/dnG4M+wCaXusFnCDeVnEbRXBosOTQUWNOu&#10;oOx2ehgFkZsn99359tumuT8erjLZv5YXpYaD7mcFwlPnv+KPe6/D/NkE3s+EC+Tm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8BRWzAAAAA3AAAAA8AAAAAAAAAAAAAAAAA&#10;oQIAAGRycy9kb3ducmV2LnhtbFBLBQYAAAAABAAEAPkAAACOAwAAAAA=&#10;" strokecolor="black [3040]">
                  <v:stroke endarrow="open"/>
                </v:shape>
                <v:shape id="Elbow Connector 142" o:spid="_x0000_s1129" type="#_x0000_t33" style="position:absolute;left:40005;top:61326;width:4572;height:173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e5RsMAAADcAAAADwAAAGRycy9kb3ducmV2LnhtbERPzWrCQBC+C32HZQredFOtbUiziihK&#10;ixe1eYAhO02C2dmQXd349t1Cwdt8fL+TrwbTihv1rrGs4GWagCAurW64UlB87yYpCOeRNbaWScGd&#10;HKyWT6McM20Dn+h29pWIIewyVFB732VSurImg25qO+LI/djeoI+wr6TuMcRw08pZkrxJgw3Hhho7&#10;2tRUXs5Xo2DxfpxfttukOO03LYX0Gg5fRVBq/DysP0B4GvxD/O/+1HH+6wz+nokX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1HuUbDAAAA3AAAAA8AAAAAAAAAAAAA&#10;AAAAoQIAAGRycy9kb3ducmV2LnhtbFBLBQYAAAAABAAEAPkAAACRAwAAAAA=&#10;" strokecolor="black [3040]">
                  <v:stroke endarrow="open"/>
                </v:shape>
                <v:shape id="Elbow Connector 143" o:spid="_x0000_s1130" type="#_x0000_t33" style="position:absolute;left:49149;top:54294;width:2286;height:2343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sc3cIAAADcAAAADwAAAGRycy9kb3ducmV2LnhtbERPzWrCQBC+F/oOyxS81U3VtpK6iiiK&#10;4sXYPMCQnSbB7GzIrm58e1cQepuP73dmi9404kqdqy0r+BgmIIgLq2suFeS/m/cpCOeRNTaWScGN&#10;HCzmry8zTLUNnNH15EsRQ9ilqKDyvk2ldEVFBt3QtsSR+7OdQR9hV0rdYYjhppGjJPmSBmuODRW2&#10;tKqoOJ8uRsHn93F8Xq+TPNuuGgrTSzjs86DU4K1f/oDw1Pt/8dO903H+ZAyPZ+IFcn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gsc3cIAAADcAAAADwAAAAAAAAAAAAAA&#10;AAChAgAAZHJzL2Rvd25yZXYueG1sUEsFBgAAAAAEAAQA+QAAAJADAAAAAA==&#10;" strokecolor="black [3040]">
                  <v:stroke endarrow="open"/>
                </v:shape>
                <v:shape id="Elbow Connector 144" o:spid="_x0000_s1131" type="#_x0000_t33" style="position:absolute;left:36576;top:22862;width:14859;height:548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KEqcIAAADcAAAADwAAAGRycy9kb3ducmV2LnhtbERPzYrCMBC+C75DGMHbmq66Kl2jiOKi&#10;7GV1+wBDM9sWm0lpoqlvvxEEb/Px/c5y3Zla3Kh1lWUF76MEBHFudcWFgux3/7YA4TyyxtoyKbiT&#10;g/Wq31tiqm3gE93OvhAxhF2KCkrvm1RKl5dk0I1sQxy5P9sa9BG2hdQthhhuajlOkpk0WHFsKLGh&#10;bUn55Xw1Cj7mP5PLbpdkp69tTWFxDd/HLCg1HHSbTxCeOv8SP90HHedPp/B4Jl4g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KEqcIAAADcAAAADwAAAAAAAAAAAAAA&#10;AAChAgAAZHJzL2Rvd25yZXYueG1sUEsFBgAAAAAEAAQA+QAAAJADAAAAAA==&#10;" strokecolor="black [3040]">
                  <v:stroke endarrow="open"/>
                </v:shape>
                <v:shape id="Elbow Connector 145" o:spid="_x0000_s1132" type="#_x0000_t33" style="position:absolute;left:50292;top:19823;width:1143;height:5790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4hMsMAAADcAAAADwAAAGRycy9kb3ducmV2LnhtbERP22rCQBB9L/gPywh9002tl5BmFVEq&#10;Sl+qzQcM2WkSzM6G7Oqmf+8WCn2bw7lOvhlMK+7Uu8aygpdpAoK4tLrhSkHx9T5JQTiPrLG1TAp+&#10;yMFmPXrKMdM28JnuF1+JGMIuQwW1910mpStrMuimtiOO3LftDfoI+0rqHkMMN62cJclSGmw4NtTY&#10;0a6m8nq5GQWL1efrdb9PivNh11JIb+HjVASlnsfD9g2Ep8H/i//cRx3nzxfw+0y8QK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uITLDAAAA3AAAAA8AAAAAAAAAAAAA&#10;AAAAoQIAAGRycy9kb3ducmV2LnhtbFBLBQYAAAAABAAEAPkAAACRAwAAAAA=&#10;" strokecolor="black [3040]">
                  <v:stroke endarrow="open"/>
                </v:shape>
                <v:shape id="Text Box 147" o:spid="_x0000_s1133" type="#_x0000_t202" style="position:absolute;left:3429;top:33147;width:2171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7Mb8IA&#10;AADcAAAADwAAAGRycy9kb3ducmV2LnhtbERPTYvCMBC9C/6HMII3TRVR6RpFFFG8bdXD3mabse3a&#10;TEoTtfrrzYLgbR7vc2aLxpTiRrUrLCsY9CMQxKnVBWcKjodNbwrCeWSNpWVS8CAHi3m7NcNY2zt/&#10;0y3xmQgh7GJUkHtfxVK6NCeDrm8r4sCdbW3QB1hnUtd4D+GmlMMoGkuDBYeGHCta5ZRekqtRsEu2&#10;9vSb7Dfn8c9jfxis/tZUPZXqdprlFwhPjf+I3+6dDvNHE/h/Jlw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XsxvwgAAANwAAAAPAAAAAAAAAAAAAAAAAJgCAABkcnMvZG93&#10;bnJldi54bWxQSwUGAAAAAAQABAD1AAAAhwMAAAAA&#10;" fillcolor="#f2dbdb [661]" strokeweight=".5pt">
                  <v:textbox>
                    <w:txbxContent>
                      <w:p w:rsidR="00032B6A" w:rsidRPr="00032B6A" w:rsidRDefault="00032B6A">
                        <w:pPr>
                          <w:rPr>
                            <w:sz w:val="20"/>
                            <w:szCs w:val="20"/>
                          </w:rPr>
                        </w:pPr>
                        <w:r w:rsidRPr="00032B6A">
                          <w:rPr>
                            <w:sz w:val="20"/>
                            <w:szCs w:val="20"/>
                          </w:rPr>
                          <w:t>Non-invasive prenatal testing</w:t>
                        </w:r>
                        <w:r>
                          <w:rPr>
                            <w:sz w:val="20"/>
                            <w:szCs w:val="20"/>
                          </w:rPr>
                          <w:t xml:space="preserve"> </w:t>
                        </w:r>
                        <w:r w:rsidRPr="00032B6A">
                          <w:rPr>
                            <w:sz w:val="20"/>
                            <w:szCs w:val="20"/>
                          </w:rPr>
                          <w:t>(NIPT)</w:t>
                        </w:r>
                      </w:p>
                    </w:txbxContent>
                  </v:textbox>
                </v:shape>
                <v:shape id="Straight Arrow Connector 148" o:spid="_x0000_s1134" type="#_x0000_t32" style="position:absolute;left:14287;top:3086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vs8cQAAADcAAAADwAAAGRycy9kb3ducmV2LnhtbESPT4vCQAzF7wt+hyHC3tapi4hbHUWE&#10;ggf34J/Fa+jEttjJ1M5srd/eHARvCe/lvV8Wq97VqqM2VJ4NjEcJKOLc24oLA6dj9jUDFSKyxdoz&#10;GXhQgNVy8LHA1Po776k7xEJJCIcUDZQxNqnWIS/JYRj5hli0i28dRlnbQtsW7xLuav2dJFPtsGJp&#10;KLGhTUn59fDvDCRhmt02x+tvdyrifnfW2fbx82fM57Bfz0FF6uPb/LreWsGfCK08IxPo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O+zxxAAAANwAAAAPAAAAAAAAAAAA&#10;AAAAAKECAABkcnMvZG93bnJldi54bWxQSwUGAAAAAAQABAD5AAAAkgMAAAAA&#10;" strokecolor="black [3040]">
                  <v:stroke endarrow="open"/>
                </v:shape>
                <v:shape id="Text Box 8" o:spid="_x0000_s1135" type="#_x0000_t202" style="position:absolute;left:32004;top:33149;width:1371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d5RMIA&#10;AADcAAAADwAAAGRycy9kb3ducmV2LnhtbERPTWvCQBC9C/0PyxR6002liEbXIAWhl1JMe6i3YXdM&#10;VrOzIbtNUn99VxB6m8f7nE0xukb01AXrWcHzLANBrL2xXCn4+txPlyBCRDbYeCYFvxSg2D5MNpgb&#10;P/CB+jJWIoVwyFFBHWObSxl0TQ7DzLfEiTv5zmFMsKuk6XBI4a6R8yxbSIeWU0ONLb3WpC/lj1Ng&#10;+NuzPtr3q+VS29X1Y3nWvVJPj+NuDSLSGP/Fd/ebSfNfVnB7Jl0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3lEwgAAANwAAAAPAAAAAAAAAAAAAAAAAJgCAABkcnMvZG93&#10;bnJldi54bWxQSwUGAAAAAAQABAD1AAAAhwMAAAAA&#10;" fillcolor="window" strokeweight=".5pt">
                  <v:textbox>
                    <w:txbxContent>
                      <w:p w:rsidR="00032B6A" w:rsidRPr="00032B6A" w:rsidRDefault="00032B6A" w:rsidP="00032B6A">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NIPT</w:t>
                        </w:r>
                        <w:r w:rsidRPr="00032B6A">
                          <w:rPr>
                            <w:rFonts w:asciiTheme="minorHAnsi" w:eastAsia="Calibri" w:hAnsiTheme="minorHAnsi"/>
                            <w:sz w:val="20"/>
                            <w:szCs w:val="20"/>
                          </w:rPr>
                          <w:t xml:space="preserve"> declined</w:t>
                        </w:r>
                      </w:p>
                    </w:txbxContent>
                  </v:textbox>
                </v:shape>
                <v:shape id="Text Box 150" o:spid="_x0000_s1136" type="#_x0000_t202" style="position:absolute;left:8001;top:38857;width:1257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SgTMIA&#10;AADcAAAADwAAAGRycy9kb3ducmV2LnhtbESPQUsDMRCF74L/IYzgzWYVKuvatNjSiuDJKp6HzTQJ&#10;biZLErfrv3cOgrcZ3pv3vllt5jioiXIJiQ3cLhpQxH2ygZ2Bj/fDTQuqVGSLQ2Iy8EMFNuvLixV2&#10;Np35jaZjdUpCuHRowNc6dlqX3lPEskgjsWinlCNWWbPTNuNZwuOg75rmXkcMLA0eR9p56r+O39HA&#10;fuseXN9i9vvWhjDNn6dX92zM9dX89Aiq0lz/zX/XL1bwl4Iv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tKBMwgAAANwAAAAPAAAAAAAAAAAAAAAAAJgCAABkcnMvZG93&#10;bnJldi54bWxQSwUGAAAAAAQABAD1AAAAhwMAAAAA&#10;" fillcolor="white [3201]" strokeweight=".5pt">
                  <v:textbox>
                    <w:txbxContent>
                      <w:p w:rsidR="00032B6A" w:rsidRPr="00032B6A" w:rsidRDefault="00032B6A">
                        <w:pPr>
                          <w:rPr>
                            <w:sz w:val="20"/>
                            <w:szCs w:val="20"/>
                          </w:rPr>
                        </w:pPr>
                        <w:r>
                          <w:rPr>
                            <w:sz w:val="20"/>
                            <w:szCs w:val="20"/>
                          </w:rPr>
                          <w:t>Test positive</w:t>
                        </w:r>
                      </w:p>
                    </w:txbxContent>
                  </v:textbox>
                </v:shape>
                <v:shape id="Text Box 151" o:spid="_x0000_s1137" type="#_x0000_t202" style="position:absolute;left:28575;top:38862;width:1371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F18AA&#10;AADcAAAADwAAAGRycy9kb3ducmV2LnhtbERPTWsCMRC9F/ofwhR6q1mFyroapRVbCp6qpedhMybB&#10;zWRJ0nX77xtB6G0e73NWm9F3YqCYXGAF00kFgrgN2rFR8HV8e6pBpIyssQtMCn4pwWZ9f7fCRocL&#10;f9JwyEaUEE4NKrA5942UqbXkMU1CT1y4U4gec4HRSB3xUsJ9J2dVNZceHZcGiz1tLbXnw49XsHs1&#10;C9PWGO2u1s4N4/dpb96VenwYX5YgMo35X3xzf+gy/3kK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F18AAAADcAAAADwAAAAAAAAAAAAAAAACYAgAAZHJzL2Rvd25y&#10;ZXYueG1sUEsFBgAAAAAEAAQA9QAAAIUDAAAAAA==&#10;" fillcolor="white [3201]" strokeweight=".5pt">
                  <v:textbox>
                    <w:txbxContent>
                      <w:p w:rsidR="00032B6A" w:rsidRPr="00032B6A" w:rsidRDefault="00032B6A">
                        <w:pPr>
                          <w:rPr>
                            <w:sz w:val="20"/>
                            <w:szCs w:val="20"/>
                          </w:rPr>
                        </w:pPr>
                        <w:r w:rsidRPr="00032B6A">
                          <w:rPr>
                            <w:sz w:val="20"/>
                            <w:szCs w:val="20"/>
                          </w:rPr>
                          <w:t>Test negative</w:t>
                        </w:r>
                      </w:p>
                    </w:txbxContent>
                  </v:textbox>
                </v:shape>
                <v:shape id="Text Box 6" o:spid="_x0000_s1138" type="#_x0000_t202" style="position:absolute;left:3429;top:44571;width:21717;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p96MIA&#10;AADcAAAADwAAAGRycy9kb3ducmV2LnhtbERPTWvCQBC9F/wPywje6qZCi0Y3oQhCL0Wa9lBvw+6Y&#10;rGZnQ3Ybo7/eLRR6m8f7nE05ulYM1AfrWcHTPANBrL2xXCv4+tw9LkGEiGyw9UwKrhSgLCYPG8yN&#10;v/AHDVWsRQrhkKOCJsYulzLohhyGue+IE3f0vcOYYF9L0+MlhbtWLrLsRTq0nBoa7GjbkD5XP06B&#10;4W/P+mDfb5YrbVe3/fKkB6Vm0/F1DSLSGP/Ff+43k+Y/L+D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n3owgAAANwAAAAPAAAAAAAAAAAAAAAAAJgCAABkcnMvZG93&#10;bnJldi54bWxQSwUGAAAAAAQABAD1AAAAhwMAAAAA&#10;" fillcolor="window" strokeweight=".5pt">
                  <v:textbox>
                    <w:txbxContent>
                      <w:p w:rsidR="00032B6A" w:rsidRPr="00032B6A" w:rsidRDefault="00032B6A" w:rsidP="00032B6A">
                        <w:pPr>
                          <w:pStyle w:val="NormalWeb"/>
                          <w:spacing w:before="0" w:beforeAutospacing="0" w:after="200" w:afterAutospacing="0" w:line="276" w:lineRule="auto"/>
                          <w:rPr>
                            <w:rFonts w:asciiTheme="minorHAnsi" w:hAnsiTheme="minorHAnsi"/>
                          </w:rPr>
                        </w:pPr>
                        <w:r w:rsidRPr="00032B6A">
                          <w:rPr>
                            <w:rFonts w:asciiTheme="minorHAnsi" w:eastAsia="Calibri" w:hAnsiTheme="minorHAnsi"/>
                            <w:sz w:val="20"/>
                            <w:szCs w:val="20"/>
                          </w:rPr>
                          <w:t>Post-test counselling and information</w:t>
                        </w:r>
                      </w:p>
                    </w:txbxContent>
                  </v:textbox>
                </v:shape>
                <v:shape id="Straight Arrow Connector 153" o:spid="_x0000_s1139" type="#_x0000_t32" style="position:absolute;left:14287;top:48006;width:0;height:22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boXcIAAADcAAAADwAAAGRycy9kb3ducmV2LnhtbERPS4vCMBC+L/gfwgjetqmK4nYbRYSC&#10;B/fgi70OzWxbbCa1ibX++40geJuP7znpqje16Kh1lWUF4ygGQZxbXXGh4HTMPhcgnEfWWFsmBQ9y&#10;sFoOPlJMtL3znrqDL0QIYZeggtL7JpHS5SUZdJFtiAP3Z1uDPsC2kLrFewg3tZzE8VwarDg0lNjQ&#10;pqT8crgZBbGbZ9fN8fLTnQq/3/3KbPv4Ois1GvbrbxCeev8Wv9xbHebPpvB8Jlw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UboXcIAAADcAAAADwAAAAAAAAAAAAAA&#10;AAChAgAAZHJzL2Rvd25yZXYueG1sUEsFBgAAAAAEAAQA+QAAAJADAAAAAA==&#10;" strokecolor="black [3040]">
                  <v:stroke endarrow="open"/>
                </v:shape>
                <v:shape id="Straight Arrow Connector 154" o:spid="_x0000_s1140" type="#_x0000_t32" style="position:absolute;left:14287;top:36576;width:0;height:22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9wKcIAAADcAAAADwAAAGRycy9kb3ducmV2LnhtbERPS4vCMBC+L/gfwgjetqmi4nYbRYSC&#10;B/fgi70OzWxbbCa1ibX++40geJuP7znpqje16Kh1lWUF4ygGQZxbXXGh4HTMPhcgnEfWWFsmBQ9y&#10;sFoOPlJMtL3znrqDL0QIYZeggtL7JpHS5SUZdJFtiAP3Z1uDPsC2kLrFewg3tZzE8VwarDg0lNjQ&#10;pqT8crgZBbGbZ9fN8fLTnQq/3/3KbPv4Ois1GvbrbxCeev8Wv9xbHebPpvB8Jlw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q9wKcIAAADcAAAADwAAAAAAAAAAAAAA&#10;AAChAgAAZHJzL2Rvd25yZXYueG1sUEsFBgAAAAAEAAQA+QAAAJADAAAAAA==&#10;" strokecolor="black [3040]">
                  <v:stroke endarrow="open"/>
                </v:shape>
                <v:shape id="Straight Arrow Connector 155" o:spid="_x0000_s1141" type="#_x0000_t32" style="position:absolute;left:14287;top:42286;width:0;height:2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PVssAAAADcAAAADwAAAGRycy9kb3ducmV2LnhtbERPy6rCMBDdC/5DGMGdpl5QtBpFhIIL&#10;XfjC7dCMbbGZ1Ca31r83guBuDuc5i1VrStFQ7QrLCkbDCARxanXBmYLzKRlMQTiPrLG0TApe5GC1&#10;7HYWGGv75AM1R5+JEMIuRgW591UspUtzMuiGtiIO3M3WBn2AdSZ1jc8Qbkr5F0UTabDg0JBjRZuc&#10;0vvx3yiI3CR5bE73fXPO/GF3lcn2Nbso1e+16zkIT63/ib/urQ7zx2P4PBMukMs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Xj1bLAAAAA3AAAAA8AAAAAAAAAAAAAAAAA&#10;oQIAAGRycy9kb3ducmV2LnhtbFBLBQYAAAAABAAEAPkAAACOAwAAAAA=&#10;" strokecolor="black [3040]">
                  <v:stroke endarrow="open"/>
                </v:shape>
                <v:shape id="Elbow Connector 156" o:spid="_x0000_s1142" type="#_x0000_t34" style="position:absolute;left:25431;top:19717;width:2288;height:24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lVzMMAAADcAAAADwAAAGRycy9kb3ducmV2LnhtbERPS2sCMRC+F/ofwhR662YtdKmrUUQo&#10;elHwAe1x2IzZbTeTJYm66683hUJv8/E9ZzrvbSsu5EPjWMEoy0EQV043bBQcDx8v7yBCRNbYOiYF&#10;AwWYzx4fplhqd+UdXfbRiBTCoUQFdYxdKWWoarIYMtcRJ+7kvMWYoDdSe7ymcNvK1zwvpMWGU0ON&#10;HS1rqn72Z6tgU4RivcFvP9yW4+3wuYpfxmilnp/6xQREpD7+i//ca53mvxXw+0y6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JVczDAAAA3AAAAA8AAAAAAAAAAAAA&#10;AAAAoQIAAGRycy9kb3ducmV2LnhtbFBLBQYAAAAABAAEAPkAAACRAwAAAAA=&#10;" strokecolor="black [3040]">
                  <v:stroke endarrow="open"/>
                </v:shape>
                <v:shape id="Elbow Connector 157" o:spid="_x0000_s1143" type="#_x0000_t34" style="position:absolute;left:23717;top:27146;width:2286;height:2114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wV8MAAADcAAAADwAAAGRycy9kb3ducmV2LnhtbERPTWsCMRC9F/wPYYTealbBrV2NIoLo&#10;xUKtUI/DZprdupksSdTd/vqmUOhtHu9zFqvONuJGPtSOFYxHGQji0umajYLT+/ZpBiJEZI2NY1LQ&#10;U4DVcvCwwEK7O7/R7RiNSCEcClRQxdgWUoayIoth5FrixH06bzEm6I3UHu8p3DZykmW5tFhzaqiw&#10;pU1F5eV4tQoOecj3B/zy/ffm5bX/2MWzMVqpx2G3noOI1MV/8Z97r9P86TP8PpMukM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7F8FfDAAAA3AAAAA8AAAAAAAAAAAAA&#10;AAAAoQIAAGRycy9kb3ducmV2LnhtbFBLBQYAAAAABAAEAPkAAACRAwAAAAA=&#10;" strokecolor="black [3040]">
                  <v:stroke endarrow="open"/>
                </v:shape>
                <v:shape id="Elbow Connector 158" o:spid="_x0000_s1144" type="#_x0000_t33" style="position:absolute;left:45720;top:34863;width:5715;height:4286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YYccUAAADcAAAADwAAAGRycy9kb3ducmV2LnhtbESPQW/CMAyF75P2HyJP2m2kDDFQR0AT&#10;iAm0C7D+AKsxbUXjVE0g3b+fD0jcbL3n9z4vVoNr1Y360Hg2MB5loIhLbxuuDBS/27c5qBCRLbae&#10;ycAfBVgtn58WmFuf+Ei3U6yUhHDI0UAdY5drHcqaHIaR74hFO/veYZS1r7TtMUm4a/V7ln1ohw1L&#10;Q40drWsqL6erMzCdHSaXzSYrjt/rltL8mn72RTLm9WX4+gQVaYgP8/16ZwV/KrTyjEy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XYYccUAAADcAAAADwAAAAAAAAAA&#10;AAAAAAChAgAAZHJzL2Rvd25yZXYueG1sUEsFBgAAAAAEAAQA+QAAAJMDAAAAAA==&#10;" strokecolor="black [3040]">
                  <v:stroke endarrow="open"/>
                </v:shape>
                <v:shape id="Elbow Connector 159" o:spid="_x0000_s1145" type="#_x0000_t34" style="position:absolute;left:28575;top:55828;width:36576;height:914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VLQcMAAADcAAAADwAAAGRycy9kb3ducmV2LnhtbERPTWsCMRC9F/ofwhS8abaKYrdGEWlL&#10;rXioLZ6HZHazuJmsm3Td/ntTEHqbx/ucxap3teioDZVnBY+jDASx9qbiUsH31+twDiJEZIO1Z1Lw&#10;SwFWy/u7BebGX/iTukMsRQrhkKMCG2OTSxm0JYdh5BvixBW+dRgTbEtpWrykcFfLcZbNpMOKU4PF&#10;hjaW9Onw4xQci+n+zXyUhXadfpkczzt72u6UGjz062cQkfr4L765302aP32Cv2fSBXJ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VS0HDAAAA3AAAAA8AAAAAAAAAAAAA&#10;AAAAoQIAAGRycy9kb3ducmV2LnhtbFBLBQYAAAAABAAEAPkAAACRAwAAAAA=&#10;" adj="-1083" strokecolor="black [3040]">
                  <v:stroke endarrow="open"/>
                </v:shape>
                <w10:anchorlock/>
              </v:group>
            </w:pict>
          </mc:Fallback>
        </mc:AlternateContent>
      </w:r>
    </w:p>
    <w:p w:rsidR="00E968F6" w:rsidRPr="00962667" w:rsidRDefault="003E0382" w:rsidP="00962667">
      <w:pPr>
        <w:pStyle w:val="Heading2"/>
      </w:pPr>
      <w:r w:rsidRPr="00962667">
        <w:lastRenderedPageBreak/>
        <w:t xml:space="preserve">Proposed </w:t>
      </w:r>
      <w:r w:rsidR="002B226C" w:rsidRPr="00962667">
        <w:t xml:space="preserve">economic </w:t>
      </w:r>
      <w:r w:rsidR="009E5295" w:rsidRPr="00962667">
        <w:t>evaluation</w:t>
      </w:r>
    </w:p>
    <w:p w:rsidR="00CA7658" w:rsidRPr="00CA7658" w:rsidRDefault="002B3187" w:rsidP="002B3187">
      <w:r>
        <w:t xml:space="preserve">The clinical claim is that NIPT is non-inferior in safety and superior </w:t>
      </w:r>
      <w:r w:rsidR="00CA7658">
        <w:t xml:space="preserve">in clinical effectiveness </w:t>
      </w:r>
      <w:r>
        <w:t>to current testing</w:t>
      </w:r>
      <w:r w:rsidR="00CA7658">
        <w:t xml:space="preserve">. According to the </w:t>
      </w:r>
      <w:r w:rsidR="00CA7658" w:rsidRPr="00CA7658">
        <w:rPr>
          <w:i/>
        </w:rPr>
        <w:t>Technical Guidelines for preparing assessment reports for the Medical Services Advisory Committee</w:t>
      </w:r>
      <w:r w:rsidR="00CA7658">
        <w:rPr>
          <w:i/>
        </w:rPr>
        <w:t>: Investigative</w:t>
      </w:r>
      <w:r w:rsidR="00CA7658">
        <w:t xml:space="preserve"> the required economic analysis is therefore a cost-utility analysis. However, a cost-consequences analysis would in this assessment be considered helpful and may provide more useful information to the decision maker than aggregated utility values. </w:t>
      </w:r>
    </w:p>
    <w:p w:rsidR="00752491" w:rsidRPr="00962667" w:rsidRDefault="00752491" w:rsidP="00962667">
      <w:pPr>
        <w:pStyle w:val="Heading2"/>
      </w:pPr>
      <w:r w:rsidRPr="00962667">
        <w:t>Proposed item descriptor</w:t>
      </w:r>
    </w:p>
    <w:p w:rsidR="00752491" w:rsidRPr="00DE3D6C" w:rsidRDefault="00CA7658" w:rsidP="00CA7658">
      <w:r>
        <w:t>The following item descriptor is proposed if NIPT were publicly funded for primary testing.</w:t>
      </w:r>
    </w:p>
    <w:tbl>
      <w:tblPr>
        <w:tblStyle w:val="TableGrid"/>
        <w:tblW w:w="0" w:type="auto"/>
        <w:tblLook w:val="04A0" w:firstRow="1" w:lastRow="0" w:firstColumn="1" w:lastColumn="0" w:noHBand="0" w:noVBand="1"/>
        <w:tblCaption w:val="Primary Testing - MBS item"/>
        <w:tblDescription w:val="Category 6 (Group P7 Genetics) – Pathology services                          Non-invasive Prenatal Testing of blood from a pregnant woman for the detection of the more common fetal aneuploidies including but not limited to; trisomy 21 (Down syndrome), trisomy 18 (Edward syndrome), trisomy 13 (Patau syndrome) and monosomy X (Turner syndrome) in trophoblastic or fetal DNA circulating in maternal blood.&#10;Fee:  $500"/>
      </w:tblPr>
      <w:tblGrid>
        <w:gridCol w:w="9242"/>
      </w:tblGrid>
      <w:tr w:rsidR="008C3E5E" w:rsidRPr="00DE3D6C" w:rsidTr="00826B33">
        <w:trPr>
          <w:cantSplit/>
          <w:tblHeader/>
        </w:trPr>
        <w:tc>
          <w:tcPr>
            <w:tcW w:w="9242" w:type="dxa"/>
          </w:tcPr>
          <w:p w:rsidR="008C3E5E" w:rsidRPr="00DE3D6C" w:rsidRDefault="008C3E5E" w:rsidP="00CA7658">
            <w:pPr>
              <w:jc w:val="right"/>
            </w:pPr>
            <w:r w:rsidRPr="00DE3D6C">
              <w:t xml:space="preserve">Category </w:t>
            </w:r>
            <w:r w:rsidR="00CA7658">
              <w:t>6 (Group P7 Genetics)</w:t>
            </w:r>
            <w:r w:rsidRPr="00DE3D6C">
              <w:t xml:space="preserve"> – </w:t>
            </w:r>
            <w:r w:rsidR="00CA7658">
              <w:t>Pathology services</w:t>
            </w:r>
          </w:p>
        </w:tc>
      </w:tr>
      <w:tr w:rsidR="008C3E5E" w:rsidRPr="00DE3D6C" w:rsidTr="00826B33">
        <w:trPr>
          <w:cantSplit/>
        </w:trPr>
        <w:tc>
          <w:tcPr>
            <w:tcW w:w="9242" w:type="dxa"/>
          </w:tcPr>
          <w:p w:rsidR="008C3E5E" w:rsidRPr="00DE3D6C" w:rsidRDefault="00CA7658" w:rsidP="00CA7658">
            <w:r>
              <w:t xml:space="preserve">Non-invasive Prenatal Testing of blood from a pregnant woman for the detection of the more common </w:t>
            </w:r>
            <w:proofErr w:type="spellStart"/>
            <w:r>
              <w:t>fetal</w:t>
            </w:r>
            <w:proofErr w:type="spellEnd"/>
            <w:r>
              <w:t xml:space="preserve"> aneuploidies including but not limited to; trisomy 21 (Down syndrome), trisomy 18 (Edward syndrome), trisomy 13 (</w:t>
            </w:r>
            <w:proofErr w:type="spellStart"/>
            <w:r>
              <w:t>Patau</w:t>
            </w:r>
            <w:proofErr w:type="spellEnd"/>
            <w:r>
              <w:t xml:space="preserve"> syndrome) and </w:t>
            </w:r>
            <w:proofErr w:type="spellStart"/>
            <w:r>
              <w:t>monosomy</w:t>
            </w:r>
            <w:proofErr w:type="spellEnd"/>
            <w:r>
              <w:t xml:space="preserve"> X (Turner syndrome) in trophoblastic or </w:t>
            </w:r>
            <w:proofErr w:type="spellStart"/>
            <w:r>
              <w:t>fetal</w:t>
            </w:r>
            <w:proofErr w:type="spellEnd"/>
            <w:r>
              <w:t xml:space="preserve"> DNA circulating in maternal blood.</w:t>
            </w:r>
          </w:p>
          <w:p w:rsidR="008C3E5E" w:rsidRPr="00DE3D6C" w:rsidRDefault="008C3E5E" w:rsidP="00CA7658"/>
          <w:p w:rsidR="008C3E5E" w:rsidRPr="00DE3D6C" w:rsidRDefault="008C3E5E" w:rsidP="00CA7658">
            <w:r w:rsidRPr="00DE3D6C">
              <w:t>Fee:  $</w:t>
            </w:r>
            <w:r w:rsidR="00CA7658">
              <w:t>500</w:t>
            </w:r>
          </w:p>
        </w:tc>
      </w:tr>
    </w:tbl>
    <w:p w:rsidR="008C3E5E" w:rsidRPr="00DE3D6C" w:rsidRDefault="008C3E5E" w:rsidP="00E364F7">
      <w:bookmarkStart w:id="2" w:name="_GoBack"/>
      <w:bookmarkEnd w:id="2"/>
    </w:p>
    <w:p w:rsidR="00CA7658" w:rsidRPr="00DE3D6C" w:rsidRDefault="00CA7658" w:rsidP="00CA7658">
      <w:r>
        <w:t>The following item descriptor is proposed if NIPT were publicly funded for contingency screening.</w:t>
      </w:r>
    </w:p>
    <w:tbl>
      <w:tblPr>
        <w:tblStyle w:val="TableGrid"/>
        <w:tblW w:w="0" w:type="auto"/>
        <w:tblLook w:val="04A0" w:firstRow="1" w:lastRow="0" w:firstColumn="1" w:lastColumn="0" w:noHBand="0" w:noVBand="1"/>
        <w:tblCaption w:val="Contingency screening - MBS item"/>
        <w:tblDescription w:val="Category 6 (Group P7 Genetics) – Pathology services                                         Non-invasive Prenatal Testing of blood from a pregnant woman at high risk for the detection of the more common fetal aneuploidies including but not limited to; trisomy 21 (Down syndrome), trisomy 18 (Edward syndrome), trisomy 13 (Patau syndrome) and monosomy X (Turner syndrome) in trophoblastic or fetal DNA circulating in maternal blood.&#10;High risk pregnancy defined as a risk of ≥1 in 300 for fetal aneuploidy, calculated from factors including but not limited to: maternal age of 35 years or greater, abnormal maternal serum markers, abnormal first trimester ultrasound nuchal translucency&#10;Fee:  $500&#10;"/>
      </w:tblPr>
      <w:tblGrid>
        <w:gridCol w:w="9242"/>
      </w:tblGrid>
      <w:tr w:rsidR="00CA7658" w:rsidRPr="00DE3D6C" w:rsidTr="00826B33">
        <w:trPr>
          <w:cantSplit/>
          <w:tblHeader/>
        </w:trPr>
        <w:tc>
          <w:tcPr>
            <w:tcW w:w="9242" w:type="dxa"/>
          </w:tcPr>
          <w:p w:rsidR="00CA7658" w:rsidRPr="00DE3D6C" w:rsidRDefault="00CA7658" w:rsidP="00A3399D">
            <w:pPr>
              <w:jc w:val="right"/>
            </w:pPr>
            <w:r w:rsidRPr="00DE3D6C">
              <w:t xml:space="preserve">Category </w:t>
            </w:r>
            <w:r>
              <w:t>6 (Group P7 Genetics)</w:t>
            </w:r>
            <w:r w:rsidRPr="00DE3D6C">
              <w:t xml:space="preserve"> – </w:t>
            </w:r>
            <w:r>
              <w:t>Pathology services</w:t>
            </w:r>
          </w:p>
        </w:tc>
      </w:tr>
      <w:tr w:rsidR="00CA7658" w:rsidRPr="00DE3D6C" w:rsidTr="00826B33">
        <w:trPr>
          <w:cantSplit/>
        </w:trPr>
        <w:tc>
          <w:tcPr>
            <w:tcW w:w="9242" w:type="dxa"/>
          </w:tcPr>
          <w:p w:rsidR="00CA7658" w:rsidRDefault="00CA7658" w:rsidP="00A3399D">
            <w:r>
              <w:t>Non-invasive Prenatal Testing of blood from a pregnant woman</w:t>
            </w:r>
            <w:r w:rsidR="00777A96">
              <w:t xml:space="preserve"> at high risk</w:t>
            </w:r>
            <w:r>
              <w:t xml:space="preserve"> for the detection of the more common </w:t>
            </w:r>
            <w:proofErr w:type="spellStart"/>
            <w:r>
              <w:t>fetal</w:t>
            </w:r>
            <w:proofErr w:type="spellEnd"/>
            <w:r>
              <w:t xml:space="preserve"> aneuploidies including but not limited to; trisomy 21 (Down syndrome), trisomy 18 (Edward syndrome), trisomy 13 (</w:t>
            </w:r>
            <w:proofErr w:type="spellStart"/>
            <w:r>
              <w:t>Patau</w:t>
            </w:r>
            <w:proofErr w:type="spellEnd"/>
            <w:r>
              <w:t xml:space="preserve"> syndrome) and </w:t>
            </w:r>
            <w:proofErr w:type="spellStart"/>
            <w:r>
              <w:t>monosomy</w:t>
            </w:r>
            <w:proofErr w:type="spellEnd"/>
            <w:r>
              <w:t xml:space="preserve"> X (Turner syndrome) in trophoblastic or </w:t>
            </w:r>
            <w:proofErr w:type="spellStart"/>
            <w:r>
              <w:t>fetal</w:t>
            </w:r>
            <w:proofErr w:type="spellEnd"/>
            <w:r>
              <w:t xml:space="preserve"> DNA circulating in maternal blood.</w:t>
            </w:r>
          </w:p>
          <w:p w:rsidR="00777A96" w:rsidRDefault="00777A96" w:rsidP="00A3399D"/>
          <w:p w:rsidR="00777A96" w:rsidRDefault="00777A96" w:rsidP="00A3399D">
            <w:r>
              <w:t xml:space="preserve">High risk pregnancy defined as a risk of ≥1 in 300 for </w:t>
            </w:r>
            <w:proofErr w:type="spellStart"/>
            <w:r>
              <w:t>fetal</w:t>
            </w:r>
            <w:proofErr w:type="spellEnd"/>
            <w:r>
              <w:t xml:space="preserve"> aneuploidy, calculated from factors including but not limited to:</w:t>
            </w:r>
          </w:p>
          <w:p w:rsidR="00777A96" w:rsidRDefault="00777A96" w:rsidP="00777A96">
            <w:pPr>
              <w:pStyle w:val="ListParagraph"/>
              <w:numPr>
                <w:ilvl w:val="0"/>
                <w:numId w:val="27"/>
              </w:numPr>
            </w:pPr>
            <w:r>
              <w:t>maternal age of 35 years or greater</w:t>
            </w:r>
          </w:p>
          <w:p w:rsidR="00777A96" w:rsidRDefault="00777A96" w:rsidP="00777A96">
            <w:pPr>
              <w:pStyle w:val="ListParagraph"/>
              <w:numPr>
                <w:ilvl w:val="0"/>
                <w:numId w:val="27"/>
              </w:numPr>
            </w:pPr>
            <w:r>
              <w:t>abnormal maternal serum markers</w:t>
            </w:r>
          </w:p>
          <w:p w:rsidR="00777A96" w:rsidRPr="00DE3D6C" w:rsidRDefault="00777A96" w:rsidP="00777A96">
            <w:pPr>
              <w:pStyle w:val="ListParagraph"/>
              <w:numPr>
                <w:ilvl w:val="0"/>
                <w:numId w:val="27"/>
              </w:numPr>
            </w:pPr>
            <w:r>
              <w:t>abnormal first trimester ultrasound nuchal translucency</w:t>
            </w:r>
          </w:p>
          <w:p w:rsidR="00CA7658" w:rsidRPr="00DE3D6C" w:rsidRDefault="00CA7658" w:rsidP="00A3399D"/>
          <w:p w:rsidR="00CA7658" w:rsidRPr="00DE3D6C" w:rsidRDefault="00CA7658" w:rsidP="00A3399D">
            <w:r w:rsidRPr="00DE3D6C">
              <w:t>Fee:  $</w:t>
            </w:r>
            <w:r>
              <w:t>500</w:t>
            </w:r>
          </w:p>
        </w:tc>
      </w:tr>
    </w:tbl>
    <w:p w:rsidR="00DE7839" w:rsidRDefault="00DE7839" w:rsidP="00E364F7"/>
    <w:p w:rsidR="00936D20" w:rsidRPr="00D23B26" w:rsidRDefault="00D23B26" w:rsidP="00E364F7">
      <w:r>
        <w:rPr>
          <w:b/>
        </w:rPr>
        <w:t>References</w:t>
      </w:r>
    </w:p>
    <w:p w:rsidR="00A62E0B" w:rsidRPr="00A62E0B" w:rsidRDefault="00936D20" w:rsidP="00A62E0B">
      <w:pPr>
        <w:pStyle w:val="EndNoteBibliography"/>
        <w:spacing w:after="0"/>
        <w:ind w:left="720" w:hanging="720"/>
      </w:pPr>
      <w:r>
        <w:fldChar w:fldCharType="begin"/>
      </w:r>
      <w:r>
        <w:instrText xml:space="preserve"> ADDIN EN.REFLIST </w:instrText>
      </w:r>
      <w:r>
        <w:fldChar w:fldCharType="separate"/>
      </w:r>
      <w:r w:rsidR="00A62E0B" w:rsidRPr="00A62E0B">
        <w:t>1.</w:t>
      </w:r>
      <w:r w:rsidR="00A62E0B" w:rsidRPr="00A62E0B">
        <w:tab/>
        <w:t xml:space="preserve">RANZCOG &amp; HGSA </w:t>
      </w:r>
      <w:r w:rsidR="00A62E0B" w:rsidRPr="00A62E0B">
        <w:rPr>
          <w:i/>
        </w:rPr>
        <w:t>Prenatal screening and diagnosis of chromosomal and genetic conditions in the fetus in pregnancy</w:t>
      </w:r>
      <w:r w:rsidR="00A62E0B" w:rsidRPr="00A62E0B">
        <w:t>. 2015.</w:t>
      </w:r>
    </w:p>
    <w:p w:rsidR="00A62E0B" w:rsidRPr="00A62E0B" w:rsidRDefault="00A62E0B" w:rsidP="00A62E0B">
      <w:pPr>
        <w:pStyle w:val="EndNoteBibliography"/>
        <w:spacing w:after="0"/>
        <w:ind w:left="720" w:hanging="720"/>
      </w:pPr>
      <w:r w:rsidRPr="00A62E0B">
        <w:t>2.</w:t>
      </w:r>
      <w:r w:rsidRPr="00A62E0B">
        <w:tab/>
        <w:t xml:space="preserve">U.S. National Library of Medicine. </w:t>
      </w:r>
      <w:r w:rsidRPr="00A62E0B">
        <w:rPr>
          <w:i/>
        </w:rPr>
        <w:t>Health Conditions</w:t>
      </w:r>
      <w:r w:rsidRPr="00A62E0B">
        <w:t xml:space="preserve">. 2016  19/10/2016]; Available from: </w:t>
      </w:r>
      <w:hyperlink r:id="rId19" w:history="1">
        <w:r w:rsidR="004F2E09">
          <w:rPr>
            <w:rStyle w:val="Hyperlink"/>
          </w:rPr>
          <w:t>Health Conditions. 2016  19/10/2016</w:t>
        </w:r>
      </w:hyperlink>
      <w:r w:rsidRPr="00A62E0B">
        <w:t>.</w:t>
      </w:r>
    </w:p>
    <w:p w:rsidR="00A62E0B" w:rsidRPr="00A62E0B" w:rsidRDefault="00A62E0B" w:rsidP="00A62E0B">
      <w:pPr>
        <w:pStyle w:val="EndNoteBibliography"/>
        <w:spacing w:after="0"/>
        <w:ind w:left="720" w:hanging="720"/>
      </w:pPr>
      <w:r w:rsidRPr="00A62E0B">
        <w:t>3.</w:t>
      </w:r>
      <w:r w:rsidRPr="00A62E0B">
        <w:tab/>
        <w:t xml:space="preserve">Nicolaides, K.H., </w:t>
      </w:r>
      <w:r w:rsidRPr="00A62E0B">
        <w:rPr>
          <w:i/>
        </w:rPr>
        <w:t>The 11-13</w:t>
      </w:r>
      <w:r w:rsidRPr="00A62E0B">
        <w:rPr>
          <w:i/>
          <w:vertAlign w:val="superscript"/>
        </w:rPr>
        <w:t>+6</w:t>
      </w:r>
      <w:r w:rsidRPr="00A62E0B">
        <w:rPr>
          <w:i/>
        </w:rPr>
        <w:t xml:space="preserve"> week scan</w:t>
      </w:r>
      <w:r w:rsidRPr="00A62E0B">
        <w:t>. 2004, Fetal Medicine Foundation: London.</w:t>
      </w:r>
    </w:p>
    <w:p w:rsidR="00A62E0B" w:rsidRPr="00A62E0B" w:rsidRDefault="00A62E0B" w:rsidP="00A62E0B">
      <w:pPr>
        <w:pStyle w:val="EndNoteBibliography"/>
        <w:ind w:left="720" w:hanging="720"/>
      </w:pPr>
      <w:r w:rsidRPr="00A62E0B">
        <w:t>4.</w:t>
      </w:r>
      <w:r w:rsidRPr="00A62E0B">
        <w:tab/>
        <w:t xml:space="preserve">Taneja, P.A., et al., </w:t>
      </w:r>
      <w:r w:rsidRPr="00A62E0B">
        <w:rPr>
          <w:i/>
        </w:rPr>
        <w:t>Noninvasive prenatal testing in the general obstetric population: clinical performance and counseling considerations in over 85 000 cases.</w:t>
      </w:r>
      <w:r w:rsidRPr="00A62E0B">
        <w:t xml:space="preserve"> Prenatal Diagnosis, 2016. </w:t>
      </w:r>
      <w:r w:rsidRPr="00A62E0B">
        <w:rPr>
          <w:b/>
        </w:rPr>
        <w:t>36</w:t>
      </w:r>
      <w:r w:rsidRPr="00A62E0B">
        <w:t>(3): p. 237-243.</w:t>
      </w:r>
    </w:p>
    <w:p w:rsidR="00DE7839" w:rsidRPr="00E364F7" w:rsidRDefault="00936D20" w:rsidP="00E364F7">
      <w:r>
        <w:fldChar w:fldCharType="end"/>
      </w:r>
    </w:p>
    <w:sectPr w:rsidR="00DE7839" w:rsidRPr="00E364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7326" w:rsidRDefault="004F7326" w:rsidP="003D699E">
      <w:pPr>
        <w:spacing w:after="0" w:line="240" w:lineRule="auto"/>
      </w:pPr>
      <w:r>
        <w:separator/>
      </w:r>
    </w:p>
  </w:endnote>
  <w:endnote w:type="continuationSeparator" w:id="0">
    <w:p w:rsidR="004F7326" w:rsidRDefault="004F7326"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6B33" w:rsidRDefault="00826B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3D699E" w:rsidRDefault="003D699E"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62667" w:rsidRPr="00962667">
          <w:rPr>
            <w:b/>
            <w:bCs/>
            <w:noProof/>
            <w:sz w:val="18"/>
            <w:szCs w:val="18"/>
          </w:rPr>
          <w:t>15</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D46C89">
          <w:rPr>
            <w:color w:val="808080" w:themeColor="background1" w:themeShade="80"/>
            <w:spacing w:val="60"/>
            <w:sz w:val="18"/>
            <w:szCs w:val="18"/>
          </w:rPr>
          <w:t>PICO Confirmation</w:t>
        </w:r>
      </w:p>
      <w:p w:rsidR="003D699E" w:rsidRPr="00CF2DFA" w:rsidRDefault="003D699E"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r>
        <w:r w:rsidR="00303C94">
          <w:rPr>
            <w:color w:val="808080" w:themeColor="background1" w:themeShade="80"/>
            <w:spacing w:val="60"/>
            <w:sz w:val="18"/>
            <w:szCs w:val="18"/>
          </w:rPr>
          <w:t xml:space="preserve">Application </w:t>
        </w:r>
        <w:r w:rsidR="00211392">
          <w:rPr>
            <w:color w:val="808080" w:themeColor="background1" w:themeShade="80"/>
            <w:spacing w:val="60"/>
            <w:sz w:val="18"/>
            <w:szCs w:val="18"/>
          </w:rPr>
          <w:t>1458</w:t>
        </w:r>
        <w:r w:rsidR="00303C94">
          <w:rPr>
            <w:color w:val="808080" w:themeColor="background1" w:themeShade="80"/>
            <w:spacing w:val="60"/>
            <w:sz w:val="18"/>
            <w:szCs w:val="18"/>
          </w:rPr>
          <w:t xml:space="preserve">:  </w:t>
        </w:r>
        <w:r w:rsidR="00211392">
          <w:rPr>
            <w:color w:val="808080" w:themeColor="background1" w:themeShade="80"/>
            <w:spacing w:val="60"/>
            <w:sz w:val="18"/>
            <w:szCs w:val="18"/>
          </w:rPr>
          <w:t>Non-Invasive Prenatal Testing (NIPT)</w:t>
        </w:r>
      </w:p>
    </w:sdtContent>
  </w:sdt>
  <w:p w:rsidR="003D699E" w:rsidRDefault="003D699E" w:rsidP="003D699E">
    <w:pPr>
      <w:pStyle w:val="Footer"/>
    </w:pPr>
  </w:p>
  <w:p w:rsidR="003D699E" w:rsidRDefault="003D69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6B33" w:rsidRDefault="00826B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7326" w:rsidRDefault="004F7326" w:rsidP="003D699E">
      <w:pPr>
        <w:spacing w:after="0" w:line="240" w:lineRule="auto"/>
      </w:pPr>
      <w:r>
        <w:separator/>
      </w:r>
    </w:p>
  </w:footnote>
  <w:footnote w:type="continuationSeparator" w:id="0">
    <w:p w:rsidR="004F7326" w:rsidRDefault="004F7326"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CAC" w:rsidRDefault="0096266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6B33" w:rsidRDefault="00826B3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6B33" w:rsidRDefault="00826B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16AB5B2E"/>
    <w:multiLevelType w:val="hybridMultilevel"/>
    <w:tmpl w:val="599292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FD149C9"/>
    <w:multiLevelType w:val="hybridMultilevel"/>
    <w:tmpl w:val="EA66ECAA"/>
    <w:lvl w:ilvl="0" w:tplc="675A5C72">
      <w:numFmt w:val="bullet"/>
      <w:lvlText w:val="•"/>
      <w:lvlJc w:val="left"/>
      <w:pPr>
        <w:ind w:left="720" w:hanging="360"/>
      </w:pPr>
      <w:rPr>
        <w:rFonts w:ascii="Tahoma" w:eastAsia="SimSun" w:hAnsi="Tahoma" w:cs="Tahoma"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nsid w:val="2FE75CCB"/>
    <w:multiLevelType w:val="hybridMultilevel"/>
    <w:tmpl w:val="56927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D4F46E1"/>
    <w:multiLevelType w:val="hybridMultilevel"/>
    <w:tmpl w:val="EEDAE4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33757AF"/>
    <w:multiLevelType w:val="hybridMultilevel"/>
    <w:tmpl w:val="60286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74F5827"/>
    <w:multiLevelType w:val="hybridMultilevel"/>
    <w:tmpl w:val="4EDA7968"/>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nsid w:val="49B1475E"/>
    <w:multiLevelType w:val="hybridMultilevel"/>
    <w:tmpl w:val="EEDAE4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A49204B"/>
    <w:multiLevelType w:val="hybridMultilevel"/>
    <w:tmpl w:val="DF8C97DE"/>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4A4D2C96"/>
    <w:multiLevelType w:val="hybridMultilevel"/>
    <w:tmpl w:val="6C9E78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C72787F"/>
    <w:multiLevelType w:val="hybridMultilevel"/>
    <w:tmpl w:val="C340E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CF81C23"/>
    <w:multiLevelType w:val="hybridMultilevel"/>
    <w:tmpl w:val="2E8AE4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00022FD"/>
    <w:multiLevelType w:val="hybridMultilevel"/>
    <w:tmpl w:val="06A099C6"/>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nsid w:val="602B10A3"/>
    <w:multiLevelType w:val="hybridMultilevel"/>
    <w:tmpl w:val="D076D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5BC3298"/>
    <w:multiLevelType w:val="hybridMultilevel"/>
    <w:tmpl w:val="11B6E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7062B68"/>
    <w:multiLevelType w:val="hybridMultilevel"/>
    <w:tmpl w:val="CE6A5B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201648F"/>
    <w:multiLevelType w:val="hybridMultilevel"/>
    <w:tmpl w:val="FE047E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nsid w:val="74C033B6"/>
    <w:multiLevelType w:val="hybridMultilevel"/>
    <w:tmpl w:val="2CAE5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8483A7A"/>
    <w:multiLevelType w:val="hybridMultilevel"/>
    <w:tmpl w:val="123870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0"/>
  </w:num>
  <w:num w:numId="3">
    <w:abstractNumId w:val="4"/>
  </w:num>
  <w:num w:numId="4">
    <w:abstractNumId w:val="22"/>
  </w:num>
  <w:num w:numId="5">
    <w:abstractNumId w:val="24"/>
  </w:num>
  <w:num w:numId="6">
    <w:abstractNumId w:val="10"/>
  </w:num>
  <w:num w:numId="7">
    <w:abstractNumId w:val="2"/>
  </w:num>
  <w:num w:numId="8">
    <w:abstractNumId w:val="1"/>
  </w:num>
  <w:num w:numId="9">
    <w:abstractNumId w:val="16"/>
  </w:num>
  <w:num w:numId="10">
    <w:abstractNumId w:val="25"/>
  </w:num>
  <w:num w:numId="11">
    <w:abstractNumId w:val="6"/>
  </w:num>
  <w:num w:numId="12">
    <w:abstractNumId w:val="15"/>
  </w:num>
  <w:num w:numId="13">
    <w:abstractNumId w:val="5"/>
  </w:num>
  <w:num w:numId="14">
    <w:abstractNumId w:val="8"/>
  </w:num>
  <w:num w:numId="15">
    <w:abstractNumId w:val="3"/>
  </w:num>
  <w:num w:numId="16">
    <w:abstractNumId w:val="26"/>
  </w:num>
  <w:num w:numId="17">
    <w:abstractNumId w:val="19"/>
  </w:num>
  <w:num w:numId="18">
    <w:abstractNumId w:val="23"/>
  </w:num>
  <w:num w:numId="19">
    <w:abstractNumId w:val="20"/>
  </w:num>
  <w:num w:numId="20">
    <w:abstractNumId w:val="21"/>
  </w:num>
  <w:num w:numId="21">
    <w:abstractNumId w:val="7"/>
  </w:num>
  <w:num w:numId="22">
    <w:abstractNumId w:val="11"/>
  </w:num>
  <w:num w:numId="23">
    <w:abstractNumId w:val="9"/>
  </w:num>
  <w:num w:numId="24">
    <w:abstractNumId w:val="12"/>
  </w:num>
  <w:num w:numId="25">
    <w:abstractNumId w:val="18"/>
  </w:num>
  <w:num w:numId="26">
    <w:abstractNumId w:val="14"/>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removeDateAndTime/>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IzsjSxMDc2Nze2NDJV0lEKTi0uzszPAykwqgUA+3a3vy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t2det3p0apker9pcxaft2a09w0fevw0tz&quot;&gt;NIPT PICO library&lt;record-ids&gt;&lt;item&gt;1&lt;/item&gt;&lt;item&gt;2&lt;/item&gt;&lt;item&gt;3&lt;/item&gt;&lt;item&gt;4&lt;/item&gt;&lt;/record-ids&gt;&lt;/item&gt;&lt;/Libraries&gt;"/>
  </w:docVars>
  <w:rsids>
    <w:rsidRoot w:val="0044715D"/>
    <w:rsid w:val="00002118"/>
    <w:rsid w:val="00004548"/>
    <w:rsid w:val="00007965"/>
    <w:rsid w:val="00014375"/>
    <w:rsid w:val="00032B6A"/>
    <w:rsid w:val="00032F32"/>
    <w:rsid w:val="00063AC8"/>
    <w:rsid w:val="00074FA3"/>
    <w:rsid w:val="000A0E2C"/>
    <w:rsid w:val="000A0FBA"/>
    <w:rsid w:val="000B519A"/>
    <w:rsid w:val="000E7E5C"/>
    <w:rsid w:val="000F209A"/>
    <w:rsid w:val="00124FBE"/>
    <w:rsid w:val="001455EC"/>
    <w:rsid w:val="00146D34"/>
    <w:rsid w:val="00185A78"/>
    <w:rsid w:val="00191E53"/>
    <w:rsid w:val="00197879"/>
    <w:rsid w:val="001B66AA"/>
    <w:rsid w:val="00211392"/>
    <w:rsid w:val="00224570"/>
    <w:rsid w:val="00242B9D"/>
    <w:rsid w:val="00276CAC"/>
    <w:rsid w:val="002777DE"/>
    <w:rsid w:val="00292DE9"/>
    <w:rsid w:val="002A03CE"/>
    <w:rsid w:val="002A4909"/>
    <w:rsid w:val="002A66BD"/>
    <w:rsid w:val="002B226C"/>
    <w:rsid w:val="002B3187"/>
    <w:rsid w:val="002B3338"/>
    <w:rsid w:val="002C23CA"/>
    <w:rsid w:val="002C432A"/>
    <w:rsid w:val="002C7349"/>
    <w:rsid w:val="00303C94"/>
    <w:rsid w:val="0032225B"/>
    <w:rsid w:val="00362776"/>
    <w:rsid w:val="00382875"/>
    <w:rsid w:val="00386824"/>
    <w:rsid w:val="003D321E"/>
    <w:rsid w:val="003D699E"/>
    <w:rsid w:val="003D77D0"/>
    <w:rsid w:val="003E0382"/>
    <w:rsid w:val="003E4180"/>
    <w:rsid w:val="003E76EF"/>
    <w:rsid w:val="00411511"/>
    <w:rsid w:val="0042232D"/>
    <w:rsid w:val="0042483F"/>
    <w:rsid w:val="00440228"/>
    <w:rsid w:val="0044715D"/>
    <w:rsid w:val="004546B5"/>
    <w:rsid w:val="00482C96"/>
    <w:rsid w:val="00486939"/>
    <w:rsid w:val="00490E6D"/>
    <w:rsid w:val="0049435E"/>
    <w:rsid w:val="004A187C"/>
    <w:rsid w:val="004C1FA9"/>
    <w:rsid w:val="004C78D1"/>
    <w:rsid w:val="004D1D41"/>
    <w:rsid w:val="004E0A45"/>
    <w:rsid w:val="004E2418"/>
    <w:rsid w:val="004F2E09"/>
    <w:rsid w:val="004F46F7"/>
    <w:rsid w:val="004F60FA"/>
    <w:rsid w:val="004F7326"/>
    <w:rsid w:val="00504286"/>
    <w:rsid w:val="00520C60"/>
    <w:rsid w:val="00543A25"/>
    <w:rsid w:val="0056313D"/>
    <w:rsid w:val="005640CC"/>
    <w:rsid w:val="005725CE"/>
    <w:rsid w:val="005734E1"/>
    <w:rsid w:val="005E5FFE"/>
    <w:rsid w:val="005F4D2F"/>
    <w:rsid w:val="00626BEA"/>
    <w:rsid w:val="00627B5C"/>
    <w:rsid w:val="00644920"/>
    <w:rsid w:val="00655327"/>
    <w:rsid w:val="006B6204"/>
    <w:rsid w:val="006D1643"/>
    <w:rsid w:val="006F2EA5"/>
    <w:rsid w:val="00701B16"/>
    <w:rsid w:val="007125FC"/>
    <w:rsid w:val="0071327E"/>
    <w:rsid w:val="00725CFA"/>
    <w:rsid w:val="00734F81"/>
    <w:rsid w:val="0073757B"/>
    <w:rsid w:val="00751006"/>
    <w:rsid w:val="00752491"/>
    <w:rsid w:val="00777A96"/>
    <w:rsid w:val="00790594"/>
    <w:rsid w:val="007A77E8"/>
    <w:rsid w:val="007C71A4"/>
    <w:rsid w:val="007E7E23"/>
    <w:rsid w:val="007F4E20"/>
    <w:rsid w:val="00822F53"/>
    <w:rsid w:val="00826B33"/>
    <w:rsid w:val="00831CA9"/>
    <w:rsid w:val="00870120"/>
    <w:rsid w:val="00870245"/>
    <w:rsid w:val="008706D6"/>
    <w:rsid w:val="00874BA7"/>
    <w:rsid w:val="008757BF"/>
    <w:rsid w:val="00896845"/>
    <w:rsid w:val="008C3E5E"/>
    <w:rsid w:val="008E4D37"/>
    <w:rsid w:val="00915AAE"/>
    <w:rsid w:val="00920FB1"/>
    <w:rsid w:val="00936D20"/>
    <w:rsid w:val="00947979"/>
    <w:rsid w:val="00953ED7"/>
    <w:rsid w:val="00962667"/>
    <w:rsid w:val="00966F97"/>
    <w:rsid w:val="009704A9"/>
    <w:rsid w:val="009731B0"/>
    <w:rsid w:val="009805A2"/>
    <w:rsid w:val="009808DA"/>
    <w:rsid w:val="009A6F68"/>
    <w:rsid w:val="009E5295"/>
    <w:rsid w:val="009E7F64"/>
    <w:rsid w:val="009F1E31"/>
    <w:rsid w:val="00A42401"/>
    <w:rsid w:val="00A601AC"/>
    <w:rsid w:val="00A62E0B"/>
    <w:rsid w:val="00A84A56"/>
    <w:rsid w:val="00AA418C"/>
    <w:rsid w:val="00AB1F47"/>
    <w:rsid w:val="00AF5AF2"/>
    <w:rsid w:val="00B13BEA"/>
    <w:rsid w:val="00B33103"/>
    <w:rsid w:val="00B45971"/>
    <w:rsid w:val="00B46A0A"/>
    <w:rsid w:val="00B51BBB"/>
    <w:rsid w:val="00B52A5A"/>
    <w:rsid w:val="00B74B4D"/>
    <w:rsid w:val="00B83C0D"/>
    <w:rsid w:val="00B85D39"/>
    <w:rsid w:val="00BA2640"/>
    <w:rsid w:val="00BA63AA"/>
    <w:rsid w:val="00C15B06"/>
    <w:rsid w:val="00C504CD"/>
    <w:rsid w:val="00C61965"/>
    <w:rsid w:val="00C63A94"/>
    <w:rsid w:val="00C852E8"/>
    <w:rsid w:val="00C9630A"/>
    <w:rsid w:val="00CA4AD3"/>
    <w:rsid w:val="00CA73CA"/>
    <w:rsid w:val="00CA7658"/>
    <w:rsid w:val="00CC012F"/>
    <w:rsid w:val="00CC4630"/>
    <w:rsid w:val="00CC60B0"/>
    <w:rsid w:val="00CF265E"/>
    <w:rsid w:val="00D044C0"/>
    <w:rsid w:val="00D23B26"/>
    <w:rsid w:val="00D26848"/>
    <w:rsid w:val="00D46C89"/>
    <w:rsid w:val="00D64A29"/>
    <w:rsid w:val="00D83026"/>
    <w:rsid w:val="00DB3CD9"/>
    <w:rsid w:val="00DB5DC9"/>
    <w:rsid w:val="00DC0669"/>
    <w:rsid w:val="00DC0E7B"/>
    <w:rsid w:val="00DD08CC"/>
    <w:rsid w:val="00DE3D6C"/>
    <w:rsid w:val="00DE7839"/>
    <w:rsid w:val="00DF65B7"/>
    <w:rsid w:val="00E17211"/>
    <w:rsid w:val="00E364F7"/>
    <w:rsid w:val="00E46B27"/>
    <w:rsid w:val="00E46C0B"/>
    <w:rsid w:val="00E536A4"/>
    <w:rsid w:val="00E77F5A"/>
    <w:rsid w:val="00E83EA4"/>
    <w:rsid w:val="00E968F6"/>
    <w:rsid w:val="00EA08B9"/>
    <w:rsid w:val="00EC170E"/>
    <w:rsid w:val="00EE7A1F"/>
    <w:rsid w:val="00EF6479"/>
    <w:rsid w:val="00F0186F"/>
    <w:rsid w:val="00F12E59"/>
    <w:rsid w:val="00F64E40"/>
    <w:rsid w:val="00F66C65"/>
    <w:rsid w:val="00F73BFB"/>
    <w:rsid w:val="00F752DE"/>
    <w:rsid w:val="00F86375"/>
    <w:rsid w:val="00FA522E"/>
    <w:rsid w:val="00FB5748"/>
    <w:rsid w:val="00FC3F20"/>
    <w:rsid w:val="00FC752E"/>
    <w:rsid w:val="00FF04E1"/>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27E"/>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962667"/>
    <w:pPr>
      <w:keepNext/>
      <w:keepLines/>
      <w:spacing w:before="120" w:after="120"/>
      <w:outlineLvl w:val="1"/>
    </w:pPr>
    <w:rPr>
      <w:rFonts w:eastAsia="MS Gothic"/>
      <w:b/>
      <w:bCs/>
      <w:i/>
      <w:color w:val="1F497D" w:themeColor="text2"/>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2667"/>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99"/>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Default">
    <w:name w:val="Default"/>
    <w:rsid w:val="00520C60"/>
    <w:pPr>
      <w:autoSpaceDE w:val="0"/>
      <w:autoSpaceDN w:val="0"/>
      <w:adjustRightInd w:val="0"/>
      <w:spacing w:after="0" w:line="240" w:lineRule="auto"/>
    </w:pPr>
    <w:rPr>
      <w:rFonts w:ascii="Calibri" w:hAnsi="Calibri" w:cs="Calibri"/>
      <w:color w:val="000000"/>
      <w:szCs w:val="24"/>
    </w:rPr>
  </w:style>
  <w:style w:type="paragraph" w:styleId="FootnoteText">
    <w:name w:val="footnote text"/>
    <w:basedOn w:val="Normal"/>
    <w:link w:val="FootnoteTextChar"/>
    <w:uiPriority w:val="99"/>
    <w:semiHidden/>
    <w:unhideWhenUsed/>
    <w:rsid w:val="00936D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6D2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936D20"/>
    <w:rPr>
      <w:vertAlign w:val="superscript"/>
    </w:rPr>
  </w:style>
  <w:style w:type="paragraph" w:customStyle="1" w:styleId="EndNoteBibliographyTitle">
    <w:name w:val="EndNote Bibliography Title"/>
    <w:basedOn w:val="Normal"/>
    <w:link w:val="EndNoteBibliographyTitleChar"/>
    <w:rsid w:val="00936D2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36D20"/>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936D20"/>
    <w:pPr>
      <w:spacing w:line="240" w:lineRule="auto"/>
    </w:pPr>
    <w:rPr>
      <w:noProof/>
      <w:lang w:val="en-US"/>
    </w:rPr>
  </w:style>
  <w:style w:type="character" w:customStyle="1" w:styleId="EndNoteBibliographyChar">
    <w:name w:val="EndNote Bibliography Char"/>
    <w:basedOn w:val="DefaultParagraphFont"/>
    <w:link w:val="EndNoteBibliography"/>
    <w:rsid w:val="00936D20"/>
    <w:rPr>
      <w:rFonts w:ascii="Calibri" w:eastAsia="Calibri" w:hAnsi="Calibri" w:cs="Times New Roman"/>
      <w:noProof/>
      <w:sz w:val="22"/>
      <w:lang w:val="en-US"/>
    </w:rPr>
  </w:style>
  <w:style w:type="paragraph" w:styleId="NormalWeb">
    <w:name w:val="Normal (Web)"/>
    <w:basedOn w:val="Normal"/>
    <w:uiPriority w:val="99"/>
    <w:semiHidden/>
    <w:unhideWhenUsed/>
    <w:rsid w:val="00B51BBB"/>
    <w:pPr>
      <w:spacing w:before="100" w:beforeAutospacing="1" w:after="100" w:afterAutospacing="1" w:line="240" w:lineRule="auto"/>
    </w:pPr>
    <w:rPr>
      <w:rFonts w:ascii="Times New Roman" w:eastAsiaTheme="minorEastAsia" w:hAnsi="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27E"/>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962667"/>
    <w:pPr>
      <w:keepNext/>
      <w:keepLines/>
      <w:spacing w:before="120" w:after="120"/>
      <w:outlineLvl w:val="1"/>
    </w:pPr>
    <w:rPr>
      <w:rFonts w:eastAsia="MS Gothic"/>
      <w:b/>
      <w:bCs/>
      <w:i/>
      <w:color w:val="1F497D" w:themeColor="text2"/>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2667"/>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99"/>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Default">
    <w:name w:val="Default"/>
    <w:rsid w:val="00520C60"/>
    <w:pPr>
      <w:autoSpaceDE w:val="0"/>
      <w:autoSpaceDN w:val="0"/>
      <w:adjustRightInd w:val="0"/>
      <w:spacing w:after="0" w:line="240" w:lineRule="auto"/>
    </w:pPr>
    <w:rPr>
      <w:rFonts w:ascii="Calibri" w:hAnsi="Calibri" w:cs="Calibri"/>
      <w:color w:val="000000"/>
      <w:szCs w:val="24"/>
    </w:rPr>
  </w:style>
  <w:style w:type="paragraph" w:styleId="FootnoteText">
    <w:name w:val="footnote text"/>
    <w:basedOn w:val="Normal"/>
    <w:link w:val="FootnoteTextChar"/>
    <w:uiPriority w:val="99"/>
    <w:semiHidden/>
    <w:unhideWhenUsed/>
    <w:rsid w:val="00936D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6D2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936D20"/>
    <w:rPr>
      <w:vertAlign w:val="superscript"/>
    </w:rPr>
  </w:style>
  <w:style w:type="paragraph" w:customStyle="1" w:styleId="EndNoteBibliographyTitle">
    <w:name w:val="EndNote Bibliography Title"/>
    <w:basedOn w:val="Normal"/>
    <w:link w:val="EndNoteBibliographyTitleChar"/>
    <w:rsid w:val="00936D2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36D20"/>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936D20"/>
    <w:pPr>
      <w:spacing w:line="240" w:lineRule="auto"/>
    </w:pPr>
    <w:rPr>
      <w:noProof/>
      <w:lang w:val="en-US"/>
    </w:rPr>
  </w:style>
  <w:style w:type="character" w:customStyle="1" w:styleId="EndNoteBibliographyChar">
    <w:name w:val="EndNote Bibliography Char"/>
    <w:basedOn w:val="DefaultParagraphFont"/>
    <w:link w:val="EndNoteBibliography"/>
    <w:rsid w:val="00936D20"/>
    <w:rPr>
      <w:rFonts w:ascii="Calibri" w:eastAsia="Calibri" w:hAnsi="Calibri" w:cs="Times New Roman"/>
      <w:noProof/>
      <w:sz w:val="22"/>
      <w:lang w:val="en-US"/>
    </w:rPr>
  </w:style>
  <w:style w:type="paragraph" w:styleId="NormalWeb">
    <w:name w:val="Normal (Web)"/>
    <w:basedOn w:val="Normal"/>
    <w:uiPriority w:val="99"/>
    <w:semiHidden/>
    <w:unhideWhenUsed/>
    <w:rsid w:val="00B51BBB"/>
    <w:pPr>
      <w:spacing w:before="100" w:beforeAutospacing="1" w:after="100" w:afterAutospacing="1" w:line="240" w:lineRule="auto"/>
    </w:pPr>
    <w:rPr>
      <w:rFonts w:ascii="Times New Roman" w:eastAsiaTheme="minorEastAsia"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154948415">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yperlink" Target="https://ghr.nlm.nih.gov/condition"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DD1159F83BAA04F8A2B80D077BA9CE0" ma:contentTypeVersion="0" ma:contentTypeDescription="Create a new document." ma:contentTypeScope="" ma:versionID="9409031a59ccdae52e0cf11223217bac">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2A6876-2877-42BE-BB91-F8DA6DD340D8}">
  <ds:schemaRefs>
    <ds:schemaRef ds:uri="http://purl.org/dc/dcmitype/"/>
    <ds:schemaRef ds:uri="http://schemas.microsoft.com/office/2006/documentManagement/types"/>
    <ds:schemaRef ds:uri="http://schemas.microsoft.com/office/infopath/2007/PartnerControls"/>
    <ds:schemaRef ds:uri="http://schemas.microsoft.com/office/2006/metadata/properties"/>
    <ds:schemaRef ds:uri="http://www.w3.org/XML/1998/namespace"/>
    <ds:schemaRef ds:uri="http://purl.org/dc/elements/1.1/"/>
    <ds:schemaRef ds:uri="http://purl.org/dc/terms/"/>
    <ds:schemaRef ds:uri="http://schemas.openxmlformats.org/package/2006/metadata/core-properties"/>
  </ds:schemaRefs>
</ds:datastoreItem>
</file>

<file path=customXml/itemProps2.xml><?xml version="1.0" encoding="utf-8"?>
<ds:datastoreItem xmlns:ds="http://schemas.openxmlformats.org/officeDocument/2006/customXml" ds:itemID="{03CA283B-FDCA-4482-B6E8-12E70BE4D1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D233C43-7EB5-429C-A04F-FA2038814272}">
  <ds:schemaRefs>
    <ds:schemaRef ds:uri="http://schemas.microsoft.com/sharepoint/v3/contenttype/forms"/>
  </ds:schemaRefs>
</ds:datastoreItem>
</file>

<file path=customXml/itemProps4.xml><?xml version="1.0" encoding="utf-8"?>
<ds:datastoreItem xmlns:ds="http://schemas.openxmlformats.org/officeDocument/2006/customXml" ds:itemID="{3A2B061F-6F88-49F5-8DF1-DB8E57490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760</Words>
  <Characters>32834</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1-24T04:53:00Z</dcterms:created>
  <dcterms:modified xsi:type="dcterms:W3CDTF">2016-11-24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D1159F83BAA04F8A2B80D077BA9CE0</vt:lpwstr>
  </property>
</Properties>
</file>